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lenraster"/>
        <w:tblW w:w="13603" w:type="dxa"/>
        <w:tblLayout w:type="fixed"/>
        <w:tblLook w:val="04A0" w:firstRow="1" w:lastRow="0" w:firstColumn="1" w:lastColumn="0" w:noHBand="0" w:noVBand="1"/>
      </w:tblPr>
      <w:tblGrid>
        <w:gridCol w:w="286"/>
        <w:gridCol w:w="2402"/>
        <w:gridCol w:w="1559"/>
        <w:gridCol w:w="2979"/>
        <w:gridCol w:w="3259"/>
        <w:gridCol w:w="3118"/>
      </w:tblGrid>
      <w:tr w:rsidR="00F94E33" w:rsidRPr="000A23B7" w:rsidTr="00F94E33">
        <w:trPr>
          <w:trHeight w:val="240"/>
        </w:trPr>
        <w:tc>
          <w:tcPr>
            <w:tcW w:w="5000" w:type="pct"/>
            <w:gridSpan w:val="6"/>
            <w:hideMark/>
          </w:tcPr>
          <w:p w:rsidR="00F94E33" w:rsidRPr="000A23B7" w:rsidRDefault="00F94E33" w:rsidP="00FC691A">
            <w:pPr>
              <w:rPr>
                <w:b/>
                <w:bCs/>
                <w:i/>
                <w:iCs/>
                <w:sz w:val="14"/>
                <w:szCs w:val="18"/>
              </w:rPr>
            </w:pPr>
            <w:r w:rsidRPr="000A23B7">
              <w:rPr>
                <w:b/>
                <w:bCs/>
                <w:i/>
                <w:iCs/>
                <w:sz w:val="14"/>
                <w:szCs w:val="18"/>
              </w:rPr>
              <w:t>vorläufige version</w:t>
            </w:r>
            <w:r>
              <w:rPr>
                <w:b/>
                <w:bCs/>
                <w:i/>
                <w:iCs/>
                <w:sz w:val="14"/>
                <w:szCs w:val="18"/>
              </w:rPr>
              <w:t>_update</w:t>
            </w:r>
          </w:p>
        </w:tc>
      </w:tr>
      <w:tr w:rsidR="00F94E33" w:rsidRPr="000A23B7" w:rsidTr="00F94E33">
        <w:trPr>
          <w:trHeight w:val="240"/>
        </w:trPr>
        <w:tc>
          <w:tcPr>
            <w:tcW w:w="5000" w:type="pct"/>
            <w:gridSpan w:val="6"/>
            <w:hideMark/>
          </w:tcPr>
          <w:p w:rsidR="00F94E33" w:rsidRPr="000A23B7" w:rsidRDefault="00C9753E" w:rsidP="004122E2">
            <w:pPr>
              <w:rPr>
                <w:b/>
                <w:bCs/>
                <w:sz w:val="14"/>
                <w:szCs w:val="18"/>
              </w:rPr>
            </w:pPr>
            <w:r>
              <w:rPr>
                <w:b/>
                <w:bCs/>
                <w:sz w:val="14"/>
                <w:szCs w:val="18"/>
              </w:rPr>
              <w:t>A</w:t>
            </w:r>
            <w:r w:rsidR="00F94E33" w:rsidRPr="000A23B7">
              <w:rPr>
                <w:b/>
                <w:bCs/>
                <w:sz w:val="14"/>
                <w:szCs w:val="18"/>
              </w:rPr>
              <w:t>nalytical themes, barriers and facilitators and implications for</w:t>
            </w:r>
            <w:r w:rsidR="00F94E33">
              <w:rPr>
                <w:b/>
                <w:bCs/>
                <w:sz w:val="14"/>
                <w:szCs w:val="18"/>
              </w:rPr>
              <w:t xml:space="preserve"> Predischarge Home Assessment</w:t>
            </w:r>
            <w:r w:rsidR="00F94E33" w:rsidRPr="000A23B7">
              <w:rPr>
                <w:b/>
                <w:bCs/>
                <w:sz w:val="14"/>
                <w:szCs w:val="18"/>
              </w:rPr>
              <w:t xml:space="preserve"> </w:t>
            </w:r>
            <w:r w:rsidR="00F94E33">
              <w:rPr>
                <w:b/>
                <w:bCs/>
                <w:sz w:val="14"/>
                <w:szCs w:val="18"/>
              </w:rPr>
              <w:t>(</w:t>
            </w:r>
            <w:r w:rsidR="00F94E33" w:rsidRPr="000A23B7">
              <w:rPr>
                <w:b/>
                <w:bCs/>
                <w:sz w:val="14"/>
                <w:szCs w:val="18"/>
              </w:rPr>
              <w:t>PDHA</w:t>
            </w:r>
            <w:r w:rsidR="00F94E33">
              <w:rPr>
                <w:b/>
                <w:bCs/>
                <w:sz w:val="14"/>
                <w:szCs w:val="18"/>
              </w:rPr>
              <w:t>)</w:t>
            </w:r>
            <w:r w:rsidR="00F94E33" w:rsidRPr="000A23B7">
              <w:rPr>
                <w:b/>
                <w:bCs/>
                <w:sz w:val="14"/>
                <w:szCs w:val="18"/>
              </w:rPr>
              <w:t xml:space="preserve"> interventions</w:t>
            </w:r>
          </w:p>
        </w:tc>
      </w:tr>
      <w:tr w:rsidR="00F94E33" w:rsidRPr="000A23B7" w:rsidTr="00F94E33">
        <w:trPr>
          <w:trHeight w:val="480"/>
        </w:trPr>
        <w:tc>
          <w:tcPr>
            <w:tcW w:w="105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#</w:t>
            </w:r>
          </w:p>
        </w:tc>
        <w:tc>
          <w:tcPr>
            <w:tcW w:w="1456" w:type="pct"/>
            <w:gridSpan w:val="2"/>
            <w:hideMark/>
          </w:tcPr>
          <w:p w:rsidR="00F94E33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>
              <w:rPr>
                <w:b/>
                <w:bCs/>
                <w:sz w:val="14"/>
                <w:szCs w:val="18"/>
              </w:rPr>
              <w:t>Analytical theme/</w:t>
            </w:r>
          </w:p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>
              <w:rPr>
                <w:b/>
                <w:bCs/>
                <w:sz w:val="14"/>
                <w:szCs w:val="18"/>
              </w:rPr>
              <w:t>description</w:t>
            </w:r>
          </w:p>
        </w:tc>
        <w:tc>
          <w:tcPr>
            <w:tcW w:w="1095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Barriers</w:t>
            </w:r>
          </w:p>
        </w:tc>
        <w:tc>
          <w:tcPr>
            <w:tcW w:w="1198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Facilitators</w:t>
            </w:r>
          </w:p>
        </w:tc>
        <w:tc>
          <w:tcPr>
            <w:tcW w:w="1146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Implications</w:t>
            </w:r>
          </w:p>
        </w:tc>
      </w:tr>
      <w:tr w:rsidR="00F94E33" w:rsidRPr="000A23B7" w:rsidTr="00F94E33">
        <w:trPr>
          <w:trHeight w:val="1920"/>
        </w:trPr>
        <w:tc>
          <w:tcPr>
            <w:tcW w:w="105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1</w:t>
            </w:r>
          </w:p>
        </w:tc>
        <w:tc>
          <w:tcPr>
            <w:tcW w:w="1456" w:type="pct"/>
            <w:gridSpan w:val="2"/>
            <w:hideMark/>
          </w:tcPr>
          <w:p w:rsidR="00F94E33" w:rsidRDefault="00A525AD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The safety assessment </w:t>
            </w:r>
            <w:r w:rsidR="00F94E33" w:rsidRPr="000A23B7">
              <w:rPr>
                <w:b/>
                <w:sz w:val="14"/>
                <w:szCs w:val="18"/>
              </w:rPr>
              <w:t>of the home environment</w:t>
            </w:r>
          </w:p>
          <w:p w:rsidR="00F94E33" w:rsidRPr="00FC691A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FC691A">
              <w:rPr>
                <w:sz w:val="14"/>
                <w:szCs w:val="18"/>
              </w:rPr>
              <w:t>Discharge home was reported as an indication of a successful DPHV, with many participants citing the importance of a “sustainable” and “safe” discharge</w:t>
            </w:r>
            <w:r w:rsidR="00A525AD">
              <w:rPr>
                <w:sz w:val="14"/>
                <w:szCs w:val="18"/>
              </w:rPr>
              <w:t xml:space="preserve"> </w:t>
            </w:r>
            <w:r w:rsidRPr="00FC691A">
              <w:rPr>
                <w:sz w:val="14"/>
                <w:szCs w:val="18"/>
              </w:rPr>
              <w:t>[1]. Aim was to identify any needed provisions and adaptions to go home [3] and to identify and eliminate risks within the home [1, 3, 4], as well as to assess whether home environment fits the needed equipment [4].</w:t>
            </w:r>
          </w:p>
        </w:tc>
        <w:tc>
          <w:tcPr>
            <w:tcW w:w="1095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98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identification of risk factors and patient/family’s awareness of these factors following </w:t>
            </w:r>
            <w:r w:rsidRPr="000A23B7">
              <w:rPr>
                <w:sz w:val="14"/>
                <w:szCs w:val="18"/>
              </w:rPr>
              <w:cr/>
              <w:t xml:space="preserve">education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b048c70-6b90-4adf-8416-fec38b111880"/>
                <w:id w:val="-1476518193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NjE2YWI5LWZhMGUtNDBkOS1iMmJkLTY4OTc5ODhkODNlMCIsIlJhbmdlTGVuZ3RoIjoz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NlYjA0OGM3MC02YjkwLTRhZGYtODQxNi1mZWMzOGIxMTE4ODAiLCJUZXh0IjoiWzF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1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VR is useful tool to educate patients: identify and discuss risk factors, increase patients awarenes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ba927fd1-43c8-4012-979e-2787cbb132c5"/>
                <w:id w:val="2141298788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MjdmZGFlLWM1OTEtNGNlMi1hNGZjLTZiYzhlMDk3ODc5NCIsIlJhbmdlTGVuZ3RoIjozLCJSZWZlcmVuY2VJZCI6IjJiOTBhNjQwLWZiMzYtNDYyMy1hMTJhLTBiMmQzZWUwM2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kiLCIkdHlwZSI6IlN3aXNzQWNhZGVtaWMuQ2l0YXZpLlBlcnNvbiwgU3dpc3NBY2FkZW1pYy5DaXRhdmkiLCJGaXJzdE5hbWUiOiJBdnJpbCIsIkxhc3ROYW1lIjoiRHJ1bW1vbmQiLCJQcm90ZWN0ZWQiOmZhbHNlLCJTZXgiOjEsIkNyZWF0ZWRCeSI6Il9VdGEgS2lyY2huZXItSGVrbGF1IiwiQ3JlYXRlZE9uIjoiMjAxOS0wNy0yOVQxMTo0Mzo1NyIsIk1vZGlmaWVkQnkiOiJfVXRhIEtpcmNobmVyLUhla2xhdSIsIklkIjoiZTE2M2E3ZDUtYzI5ZS00NmY5LThlYTgtNTk3MTJhZGE3NTdiIiwiTW9kaWZpZWRPbiI6IjIwMTktMDctMjlUMDk6NDQ6MD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aWQiOiIxMi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aWQiOiIx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YmE5MjdmZDEtNDNjOC00MDEyLTk3OWUtMjc4N2NiYjEzMmM1IiwiVGV4dCI6Ilsy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2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enables practical recommendation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381b082-8219-4a30-b2c9-53ed4ee0aa52"/>
                <w:id w:val="2043861666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NWNhMDA4LTA5ZWMtNDNkOS1hN2MxLTBiMTkzZWJkOWFiZCIsIlJhbmdlTGVuZ3RoIjoz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MzMzgxYjA4Mi04MjE5LTRhMzAtYjJjOS01M2VkNGVlMGFhNTIiLCJUZXh0IjoiWzF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1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46" w:type="pct"/>
            <w:hideMark/>
          </w:tcPr>
          <w:p w:rsidR="00F94E33" w:rsidRPr="004C6937" w:rsidRDefault="00F94E33" w:rsidP="00CA71BD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>1 Use e</w:t>
            </w:r>
            <w:r w:rsidRPr="004C6937">
              <w:rPr>
                <w:b/>
                <w:sz w:val="14"/>
                <w:szCs w:val="18"/>
              </w:rPr>
              <w:t xml:space="preserve">nvironmental assessments </w:t>
            </w:r>
            <w:r w:rsidR="00CA71BD">
              <w:rPr>
                <w:b/>
                <w:sz w:val="14"/>
                <w:szCs w:val="18"/>
              </w:rPr>
              <w:t xml:space="preserve">together </w:t>
            </w:r>
            <w:r w:rsidRPr="004C6937">
              <w:rPr>
                <w:b/>
                <w:sz w:val="14"/>
                <w:szCs w:val="18"/>
              </w:rPr>
              <w:t xml:space="preserve">with patients to </w:t>
            </w:r>
            <w:r w:rsidR="00CA71BD">
              <w:rPr>
                <w:b/>
                <w:sz w:val="14"/>
                <w:szCs w:val="18"/>
              </w:rPr>
              <w:t xml:space="preserve">provide education about hazards </w:t>
            </w:r>
          </w:p>
        </w:tc>
      </w:tr>
      <w:tr w:rsidR="00F94E33" w:rsidRPr="000A23B7" w:rsidTr="00F94E33">
        <w:trPr>
          <w:trHeight w:val="4800"/>
        </w:trPr>
        <w:tc>
          <w:tcPr>
            <w:tcW w:w="105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2</w:t>
            </w:r>
          </w:p>
        </w:tc>
        <w:tc>
          <w:tcPr>
            <w:tcW w:w="1456" w:type="pct"/>
            <w:gridSpan w:val="2"/>
            <w:hideMark/>
          </w:tcPr>
          <w:p w:rsidR="00F94E33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F</w:t>
            </w:r>
            <w:r w:rsidRPr="000A23B7">
              <w:rPr>
                <w:b/>
                <w:sz w:val="14"/>
                <w:szCs w:val="18"/>
              </w:rPr>
              <w:t>unctional assessment of the patient at home as a reality check</w:t>
            </w:r>
          </w:p>
          <w:p w:rsidR="00F94E33" w:rsidRPr="000A23B7" w:rsidRDefault="00F94E33" w:rsidP="00DC4696">
            <w:pPr>
              <w:spacing w:after="160" w:line="259" w:lineRule="auto"/>
              <w:rPr>
                <w:sz w:val="14"/>
                <w:szCs w:val="18"/>
              </w:rPr>
            </w:pPr>
            <w:r w:rsidRPr="00FC691A">
              <w:rPr>
                <w:sz w:val="14"/>
                <w:szCs w:val="18"/>
              </w:rPr>
              <w:t>Aim of a functional assessment is to assess whether the patient is able to manage within his/her home [4]. In general, the predischarge home visit is a chance for therapists to gain a realistic view on patients functions. But this also applies vice versa: "Is making them [the patients] aware of that impact and how they might be able to overcome the problems they will encounter. [...] We do get patients who say ´oh once I´m home I´ll be fine...`, but I don`t think they`ll always appreciate the limitations they`re going to encounter." [4]. The "social skills" of OTs are important to p</w:t>
            </w:r>
            <w:r w:rsidR="00DC4696">
              <w:rPr>
                <w:sz w:val="14"/>
                <w:szCs w:val="18"/>
              </w:rPr>
              <w:t>atients while the assessment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2fa10d3d-6411-4633-8f4e-82e98db11ebd"/>
                <w:id w:val="1621725023"/>
                <w:placeholder>
                  <w:docPart w:val="DefaultPlaceholder_-1854013440"/>
                </w:placeholder>
              </w:sdtPr>
              <w:sdtEndPr/>
              <w:sdtContent>
                <w:r w:rsidR="00DC469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ZjJlODFjLTAwZGYtNGZkMS04Yjk4LTg4OGUyNmNiZjQ2MSIsIlJhbmdlTGVuZ3RoIjoz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MmZhMTBkM2QtNjQxMS00NjMzLThmNGUtODJlOThkYjExZWJkIiwiVGV4dCI6IlszXSIsIldBSVZlcnNpb24iOiI2LjUuMC4wIn0=}</w:instrText>
                </w:r>
                <w:r w:rsidR="00DC469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DC4696">
                  <w:rPr>
                    <w:noProof/>
                    <w:sz w:val="14"/>
                    <w:szCs w:val="18"/>
                  </w:rPr>
                  <w:t>[3]</w:t>
                </w:r>
                <w:r w:rsidR="00DC469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</w:t>
            </w:r>
          </w:p>
        </w:tc>
        <w:tc>
          <w:tcPr>
            <w:tcW w:w="1095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A</w:t>
            </w:r>
            <w:r w:rsidRPr="000A23B7">
              <w:rPr>
                <w:sz w:val="14"/>
                <w:szCs w:val="18"/>
              </w:rPr>
              <w:t xml:space="preserve">nxiety provoking, if patients view the assessment as test, they might fail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d02fdab-b550-414e-bc0a-483b64fc8add"/>
                <w:id w:val="-1691832109"/>
                <w:placeholder>
                  <w:docPart w:val="65F4A9B833624077858E2C1293B83A3E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NzI5ZDU3LTEyNDUtNDliYy1hY2IyLWVlZDljYjJkNmM3YyIsIlJhbmdlTGVuZ3RoIjoy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yMi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yMy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I0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jU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cmVmIjoiNiJ9XSwiQ2l0YXRpb25LZXlVcGRhdGVUeXBlIjowLCJDb2xsYWJvcmF0b3JzIjpbXSwiQ292ZXJQYXRoIjp7IiRpZCI6IjI2IiwiJHR5cGUiOiJTd2lzc0FjYWRlbWljLkNpdGF2aS5MaW5rZWRSZXNvdXJjZSwgU3dpc3NBY2FkZW1pYy5DaXRhdmkiLCJMaW5rZWRSZXNvdXJjZVR5cGUiOjIsIk9yaWdpbmFsU3RyaW5nIjoiQzpcXFVzZXJzXFxraXJjaHV0XFxBcHBEYXRhXFxMb2NhbFxcVGVtcFxcY2F4djFobTUuanBnIiwiVXJpU3RyaW5nIjoiNmE2OTgxNDctOTRkNy00ZDkzLWE3MTMtZTVjNWIyY2Y3NW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3, 4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30232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 xml:space="preserve">• </w:t>
            </w:r>
            <w:r w:rsidR="00F94E33" w:rsidRPr="000A23B7">
              <w:rPr>
                <w:sz w:val="14"/>
                <w:szCs w:val="18"/>
              </w:rPr>
              <w:t xml:space="preserve">virtual environmental home assessments cannot </w:t>
            </w:r>
            <w:r w:rsidRPr="000A23B7">
              <w:rPr>
                <w:sz w:val="14"/>
                <w:szCs w:val="18"/>
              </w:rPr>
              <w:t xml:space="preserve">replicate patients </w:t>
            </w:r>
            <w:r>
              <w:rPr>
                <w:sz w:val="14"/>
                <w:szCs w:val="18"/>
              </w:rPr>
              <w:t>function in the</w:t>
            </w:r>
            <w:r w:rsidRPr="000A23B7">
              <w:rPr>
                <w:sz w:val="14"/>
                <w:szCs w:val="18"/>
              </w:rPr>
              <w:t xml:space="preserve"> </w:t>
            </w:r>
            <w:r>
              <w:rPr>
                <w:sz w:val="14"/>
                <w:szCs w:val="18"/>
              </w:rPr>
              <w:t>own home environment</w:t>
            </w:r>
            <w:r w:rsidR="00F94E33" w:rsidRPr="000A23B7"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d5451f72-e848-44d7-904d-8a12ddd41aaf"/>
                <w:id w:val="424923853"/>
                <w:placeholder>
                  <w:docPart w:val="65F4A9B833624077858E2C1293B83A3E"/>
                </w:placeholder>
              </w:sdtPr>
              <w:sdtEndPr/>
              <w:sdtContent>
                <w:r w:rsidR="00F94E33"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mZTc2NWVkLTY5MTItNGU4OS04ZDI3LTYxMmU0ZTMzNWM1YyIsIlJhbmdlTGVuZ3RoIjozLCJSZWZlcmVuY2VJZCI6IjJiOTBhNjQwLWZiMzYtNDYyMy1hMTJhLTBiMmQzZWUwM2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kiLCIkdHlwZSI6IlN3aXNzQWNhZGVtaWMuQ2l0YXZpLlBlcnNvbiwgU3dpc3NBY2FkZW1pYy5DaXRhdmkiLCJGaXJzdE5hbWUiOiJBdnJpbCIsIkxhc3ROYW1lIjoiRHJ1bW1vbmQiLCJQcm90ZWN0ZWQiOmZhbHNlLCJTZXgiOjEsIkNyZWF0ZWRCeSI6Il9VdGEgS2lyY2huZXItSGVrbGF1IiwiQ3JlYXRlZE9uIjoiMjAxOS0wNy0yOVQxMTo0Mzo1NyIsIk1vZGlmaWVkQnkiOiJfVXRhIEtpcmNobmVyLUhla2xhdSIsIklkIjoiZTE2M2E3ZDUtYzI5ZS00NmY5LThlYTgtNTk3MTJhZGE3NTdiIiwiTW9kaWZpZWRPbiI6IjIwMTktMDctMjlUMDk6NDQ6MD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aWQiOiIxMi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aWQiOiIx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ZDU0NTFmNzItZTg0OC00NGQ3LTkwNGQtOGExMmRkZDQxYWFmIiwiVGV4dCI6IlsyXSIsIldBSVZlcnNpb24iOiI2LjUuMC4wIn0=}</w:instrText>
                </w:r>
                <w:r w:rsidR="00F94E33" w:rsidRPr="000A23B7">
                  <w:rPr>
                    <w:sz w:val="14"/>
                    <w:szCs w:val="18"/>
                  </w:rPr>
                  <w:fldChar w:fldCharType="separate"/>
                </w:r>
                <w:r w:rsidR="00F94E33">
                  <w:rPr>
                    <w:sz w:val="14"/>
                    <w:szCs w:val="18"/>
                  </w:rPr>
                  <w:t>[2]</w:t>
                </w:r>
                <w:r w:rsidR="00F94E33"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98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G</w:t>
            </w:r>
            <w:r w:rsidRPr="000A23B7">
              <w:rPr>
                <w:sz w:val="14"/>
                <w:szCs w:val="18"/>
              </w:rPr>
              <w:t xml:space="preserve">ives a realistic view on function at home for OTs, and insight into difficulties and abilities for patients and carer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a6c0bcb1-1f7c-4b84-80dc-67d5067baab7"/>
                <w:id w:val="707302982"/>
                <w:placeholder>
                  <w:docPart w:val="65F4A9B833624077858E2C1293B83A3E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NjU4NTAyLWI0MDQtNDhkZS04MDJiLTk4NDlmNTUzMzMzYyIsIlJhbmdlTGVuZ3RoIjoy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Sx7IiRpZCI6IjE1IiwiJHR5cGUiOiJTd2lzc0FjYWRlbWljLkNpdGF2aS5DaXRhdGlvbnMuV29yZFBsYWNlaG9sZGVyRW50cnksIFN3aXNzQWNhZGVtaWMuQ2l0YXZpIiwiSWQiOiI2MWZkMmUyNy01ZDZkLTRiYTUtOTAwNS1jNGRkOTg1MWU4ZWYiLCJSYW5nZVN0YXJ0Ijo1LCJSZWZlcmVuY2VJZCI6ImEyNGRlYzk2LTJjYzctNGI2NS04OWQwLThmMjEwYjRjOTFjMy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hdXJlZW4iLCJMYXN0TmFtZSI6IkdvZGZyZXkiLCJQcm90ZWN0ZWQiOmZhbHNlLCJTZXgiOjEsIkNyZWF0ZWRCeSI6Il9VdGEgS2lyY2huZXItSGVrbGF1IiwiQ3JlYXRlZE9uIjoiMjAyMC0wOS0xOFQxMjozODoyMSIsIk1vZGlmaWVkQnkiOiJfVXRhIEtpcmNobmVyLUhla2xhdSIsIklkIjoiYzk5ZjZkMzAtYzI3Ni00OTJhLWFhNTAtNDlkZTU0YTVmMDZhIiwiTW9kaWZpZWRPbiI6IjIwMjAtMDktMThUMTI6Mzg6MjEiLCJQcm9qZWN0Ijp7IiRyZWYiOiI1In19LHsiJGlkIjoiMTg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Iy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jk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Sx7IiRpZCI6IjMwIiwiJHR5cGUiOiJTd2lzc0FjYWRlbWljLkNpdGF2aS5DaXRhdGlvbnMuV29yZFBsYWNlaG9sZGVyRW50cnksIFN3aXNzQWNhZGVtaWMuQ2l0YXZpIiwiSWQiOiIxYzdhYzM3NC04NTQwLTQ1NTMtOTYyNS0yNTJhOTlhMmU1MWQiLCJSYW5nZVN0YXJ0IjoyLCJSYW5nZUxlbmd0aCI6MywiUmVmZXJlbmNlSWQiOiI2YTY5ODE0Ny05NGQ3LTRkOTMtYTcxMy1lNWM1YjJjZjc1ZTQ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Qx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DAvMTY1MDE5NzctMTg1NCIsIkVkaXRvcnMiOltdLCJFdmFsdWF0aW9uQ29tcGxleGl0eSI6MCwiRXZhbHVhdGlvblNvdXJjZVRleHRGb3JtYXQiOjAsIkdyb3VwcyI6W3siJHJlZiI6IjQxIn1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jM0MC8xNjUwMTk3Ny0xODU0IiwiVXJpU3RyaW5nIjoiaHR0cHM6Ly9kb2kub3JnLzEwLjIzNDAvMTY1MDE5NzctMTg1NC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jM2MjIwZDVkLTYwMzQtNGM1ZC04MGY3LWE4MmY1NGQ2MGY1OSIsIk1vZGlmaWVkT24iOiIyMDE5LTA3LTI5VDA5OjQ0OjA1IiwiUHJvamVjdCI6eyIkcmVmIjoiNSJ9fSx7IiRpZCI6IjU4IiwiJHR5cGUiOiJTd2lzc0FjYWRlbWljLkNpdGF2aS5Mb2NhdGlvbiwgU3dpc3NBY2FkZW1pYy5DaXRhdmkiLCJBZGRyZXNzIjp7IiRpZCI6IjU5IiwiJHR5cGUiOiJTd2lzc0FjYWRlbWljLkNpdGF2aS5MaW5rZWRSZXNvdXJjZSwgU3dpc3NBY2FkZW1pYy5DaXRhdmkiLCJMaW5rZWRSZXNvdXJjZVR5cGUiOjUsIk9yaWdpbmFsU3RyaW5nIjoiMjUxNjY5MjIiLCJVcmlTdHJpbmciOiJodHRwOi8vd3d3Lm5jYmkubmxtLm5paC5nb3YvcHVibWVkLzI1MTY2OTIy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czIiwiJHR5cGUiOiJTd2lzc0FjYWRlbWljLkNpdGF2aS5Mb2NhdGlvbiwgU3dpc3NBY2FkZW1pYy5DaXRhdmkiLCJBZGRyZXNzIjp7IiRpZCI6Ijc0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3Ni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4NC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QxIn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aWQiOiI4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1, 4–8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277AD2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g</w:t>
            </w:r>
            <w:r w:rsidR="00F94E33" w:rsidRPr="000A23B7">
              <w:rPr>
                <w:sz w:val="14"/>
                <w:szCs w:val="18"/>
              </w:rPr>
              <w:t xml:space="preserve">ives information on future in-hospital therapy-sessions and helps to target the rehab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a7a1f2f4-1566-4485-928e-1066e76011c6"/>
                <w:id w:val="1452676965"/>
                <w:placeholder>
                  <w:docPart w:val="65F4A9B833624077858E2C1293B83A3E"/>
                </w:placeholder>
              </w:sdtPr>
              <w:sdtEndPr/>
              <w:sdtContent>
                <w:r w:rsidR="00F94E33"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E2ZjAzLWE5MDgtNGE0Zi04NTRhLTE2Y2QwNmZjMDQyYSIsIlJhbmdlTGVuZ3RoIjoy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Sx7IiRpZCI6IjE4IiwiJHR5cGUiOiJTd2lzc0FjYWRlbWljLkNpdGF2aS5DaXRhdGlvbnMuV29yZFBsYWNlaG9sZGVyRW50cnksIFN3aXNzQWNhZGVtaWMuQ2l0YXZpIiwiSWQiOiJhY2FlNDFiZi1lYzRkLTRkMzEtYTdiNS1lYmY2YzQ4ZDYzYzgiLCJSYW5nZVN0YXJ0IjoyLCJSZWZlcmVuY2VJZCI6IjA3MmQwZjViLWI1NDgtNGVkYi1hMmE5LTIxNmE5ZThiNjBlY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a2lyY2h1dFxcQXBwRGF0YVxcTG9jYWxcXFRlbXBcXDFxMXZ2d29lLmpwZyIsIlVyaVN0cmluZyI6IjA3MmQwZjViLWI1NDgtNGVkYi1hMmE5LTIxNmE5ZThiNjBlY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DAvMTY1MDE5NzctMTg1NCIsIkVkaXRvcnMiOltdLCJFdmFsdWF0aW9uQ29tcGxleGl0eSI6MCwiRXZhbHVhdGlvblNvdXJjZVRleHRGb3JtYXQiOjAsIkdyb3VwcyI6W3siJGlkIjoiMzA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jM0MC8xNjUwMTk3Ny0xODU0IiwiVXJpU3RyaW5nIjoiaHR0cHM6Ly9kb2kub3JnLzEwLjIzNDAvMTY1MDE5NzctMTg1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jM2MjIwZDVkLTYwMzQtNGM1ZC04MGY3LWE4MmY1NGQ2MGY1OSIsIk1vZGlmaWVkT24iOiIyMDE5LTA3LTI5VDA5OjQ0OjA1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UxNjY5MjIiLCJVcmlTdHJpbmciOiJodHRwOi8vd3d3Lm5jYmkubmxtLm5paC5nb3YvcHVibWVkLzI1MTY2OTI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LjE0NzEtNjcxMi4yMDA0LjAwMjcwLngi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xMS9qLjE0NzEtNjcxMi4yMDA0LjAwMjcwLngiLCJVcmlTdHJpbmciOiJodHRwczovL2RvaS5vcmcvMTAuMTExMS9qLjE0NzEtNjcxMi4yMDA0LjAwMjcwLng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4LTA4LTIwVDA5OjA4OjEyIiwiTW9kaWZpZWRCeSI6Il9VdGEgS2lyY2huZXItSGVrbGF1IiwiSWQiOiIwYzdlNjI3Mi1jMzdkLTQ3MTgtOWE0Ny01YjY0MGI2N2M3YWEiLCJNb2RpZmllZE9uIjoiMjAxOC0wOC0yMFQwNzowODoyM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1MTQ3NDgzIiwiVXJpU3RyaW5nIjoiaHR0cDovL3d3dy5uY2JpLm5sbS5uaWguZ292L3B1Ym1lZC8xNTE0NzQ4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}</w:instrText>
                </w:r>
                <w:r w:rsidR="00F94E33" w:rsidRPr="000A23B7">
                  <w:rPr>
                    <w:sz w:val="14"/>
                    <w:szCs w:val="18"/>
                  </w:rPr>
                  <w:fldChar w:fldCharType="separate"/>
                </w:r>
                <w:r w:rsidR="00F94E33">
                  <w:rPr>
                    <w:sz w:val="14"/>
                    <w:szCs w:val="18"/>
                  </w:rPr>
                  <w:t>[5–7]</w:t>
                </w:r>
                <w:r w:rsidR="00F94E33"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to see the home, motivates patients for therapy, aiming to go back hom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4bee3914-e64c-4f05-bb81-7aa3704c87cd"/>
                <w:id w:val="1271208268"/>
                <w:placeholder>
                  <w:docPart w:val="65F4A9B833624077858E2C1293B83A3E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3ZjUyMGUxLWM2NmYtNDMxMi1iMDY4LTg2MzUwN2IxZTIwZCIsIlJhbmdlU3RhcnQiOjIsIlJhbmdlTGVuZ3RoIjoz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xOSIsIiR0eXBlIjoiU3dpc3NBY2FkZW1pYy5DaXRhdmkuQ2l0YXRpb25zLldvcmRQbGFjZWhvbGRlckVudHJ5LCBTd2lzc0FjYWRlbWljLkNpdGF2aSIsIklkIjoiYzQzOTE0ZmYtNjU0Ny00ZTE4LTg1ZmItNTA5Yzc1NTcyNzc5IiwiUmFuZ2VMZW5ndGgiOjIsIlJlZmVyZW5jZUlkIjoiNGFiODE3NjAtYzI4ZC00ZThjLWE1MGMtMmY5NzljNzZlNzlm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3NlYXJjaC5lYnNjb2hvc3QuY29tL2xvZ2luLmFzcHg/ZGlyZWN0PXRydWUmZGI9Y2luMjAmQU49MTM5ODk3NjEwJmxhbmc9ZGUmc2l0ZT1laG9zdC1saXZlIiwiVXJpU3RyaW5nIjoiaHR0cDovL3NlYXJjaC5lYnNjb2hvc3QuY29tL2xvZ2luLmFzcHg/ZGlyZWN0PXRydWUmZGI9Y2luMjAmQU49MTM5ODk3NjEwJmxhbmc9ZGUmc2l0ZT1laG9zdC1saXZl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dGEgS2lyY2huZXItSGVrbGF1IiwiQ3JlYXRlZE9uIjoiMjAyMC0wOS0xOFQxMjo0MDoxNSIsIk1vZGlmaWVkQnkiOiJfVXRhIEtpcmNobmVyLUhla2xhdSIsIklkIjoiZWZkZWJmYWYtNDFmMi00YTIzLTllMmItZTRkMzg1MWU5ZjFjIiwiTW9kaWZpZWRPbiI6IjIwMjAtMDktMThUMTI6NDA6MT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4L0lKT1QtMTAtMjAxOC0wMDE1IiwiVXJpU3RyaW5nIjoiaHR0cHM6Ly9kb2kub3JnLzEwLjExMDgvSUpPVC0xMC0yMDE4LTAwMT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Qw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LHsiJGlkIjoiNDEiLCIkdHlwZSI6IlN3aXNzQWNhZGVtaWMuQ2l0YXZpLkNpdGF0aW9ucy5Xb3JkUGxhY2Vob2xkZXJFbnRyeSwgU3dpc3NBY2FkZW1pYy5DaXRhdmkiLCJJZCI6ImFmOTZhNDFhLWQ1OTMtNDQ5My1hZGY1LWI2MTRjNzUyNGNmYSIsIlJhbmdlU3RhcnQiOjgsIlJhbmdlTGVuZ3RoIjozLCJSZWZlcmVuY2VJZCI6IjA3MmQwZjViLWI1NDgtNGVkYi1hMmE5LTIxNmE5ZThiNjBlYS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DAvMTY1MDE5NzctMTg1NCIsIkVkaXRvcnMiOltdLCJFdmFsdWF0aW9uQ29tcGxleGl0eSI6MCwiRXZhbHVhdGlvblNvdXJjZVRleHRGb3JtYXQiOjAsIkdyb3VwcyI6W3siJHJlZiI6IjExIn1dLCJIYXNMYWJlbDEiOmZhbHNlLCJIYXNMYWJlbDIiOmZhbHNlLCJLZXl3b3JkcyI6W10sIkxhbmd1YWdlIjoiZW5nIiwiTGFuZ3VhZ2VDb2RlIjoiZW4i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jM0MC8xNjUwMTk3Ny0xODU0IiwiVXJpU3RyaW5nIjoiaHR0cHM6Ly9kb2kub3JnLzEwLjIzNDAvMTY1MDE5NzctMTg1N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jM2MjIwZDVkLTYwMzQtNGM1ZC04MGY3LWE4MmY1NGQ2MGY1OSIsIk1vZGlmaWVkT24iOiIyMDE5LTA3LTI5VDA5OjQ0OjA1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jUxNjY5MjIiLCJVcmlTdHJpbmciOiJodHRwOi8vd3d3Lm5jYmkubmxtLm5paC5nb3YvcHVibWVkLzI1MTY2OTI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cxLTY3MTIuMjAwNC4wMDI3MC54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xMTEvai4xNDcxLTY3MTIuMjAwNC4wMDI3MC54IiwiVXJpU3RyaW5nIjoiaHR0cHM6Ly9kb2kub3JnLzEwLjExMTEvai4xNDcxLTY3MTIuMjAwNC4wMDI3MC54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xOC0wOC0yMFQwOTowODoxMiIsIk1vZGlmaWVkQnkiOiJfVXRhIEtpcmNobmVyLUhla2xhdSIsIklkIjoiMGM3ZTYyNzItYzM3ZC00NzE4LTlhNDctNWI2NDBiNjdjN2FhIiwiTW9kaWZpZWRPbiI6IjIwMTgtMDgtMjBUMDc6MDg6MjE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NTE0NzQ4MyIsIlVyaVN0cmluZyI6Imh0dHA6Ly93d3cubmNiaS5ubG0ubmloLmdvdi9wdWJtZWQvMTUxNDc0ODM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1, 3, 4, 6, 7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reduces anxiety regarding discharg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a414cc94-56ea-4951-8837-df78e7e3f04c"/>
                <w:id w:val="1197739155"/>
                <w:placeholder>
                  <w:docPart w:val="65F4A9B833624077858E2C1293B83A3E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ODUxY2RkLTI4ZmItNGVhOS04NGMwLWVlMTg0YmQ5MGYwMCIsIlJhbmdlTGVuZ3RoIjoz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NhNDE0Y2M5NC01NmVhLTQ5NTEtODgzNy1kZjc4ZTdlM2YwNGMiLCJUZXh0IjoiWzF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1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 xml:space="preserve"> </w:t>
            </w:r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s</w:t>
            </w:r>
            <w:r w:rsidRPr="000A23B7">
              <w:rPr>
                <w:sz w:val="14"/>
                <w:szCs w:val="18"/>
              </w:rPr>
              <w:t>ocial skills of therapists to make patients feel comfortable during the assessments</w:t>
            </w:r>
            <w:r w:rsidR="00084A06"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32a1751-9c4a-4acc-839a-554337472e28"/>
                <w:id w:val="2036230822"/>
                <w:placeholder>
                  <w:docPart w:val="DefaultPlaceholder_-1854013440"/>
                </w:placeholder>
              </w:sdtPr>
              <w:sdtEndPr/>
              <w:sdtContent>
                <w:r w:rsidR="00084A0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jc3NjZiLTYzZDUtNGZiNC05Zjk1LWY0MjM2NWIzMjQ2ZSIsIlJhbmdlTGVuZ3RoIjozLCJSZWZlcmVuY2VJZCI6IjA4MTU5ZjE3LTgxMzAtNDYzYS1hZjY1LTRmNWMwY2E4ODEz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DI3Ni8wMzA4MDIyMTJYMTMzMTEyMTk1NzE3MDEiLCJVcmlTdHJpbmciOiJodHRwczovL2RvaS5vcmcvMTAuNDI3Ni8wMzA4MDIyMTJYMTMzMTEyMTk1NzE3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czMmExNzUxLTljNGEtNGFjYy04MzlhLTU1NDMzNzQ3MmUyOCIsIlRleHQiOiJbOV0iLCJXQUlWZXJzaW9uIjoiNi41LjAuMCJ9}</w:instrText>
                </w:r>
                <w:r w:rsidR="00084A0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9]</w:t>
                </w:r>
                <w:r w:rsidR="00084A0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46" w:type="pct"/>
            <w:hideMark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2 </w:t>
            </w:r>
            <w:r w:rsidRPr="000A23B7">
              <w:rPr>
                <w:b/>
                <w:sz w:val="14"/>
                <w:szCs w:val="18"/>
              </w:rPr>
              <w:t xml:space="preserve">Conduct a functional assessment that includes the living reality of the patient and helps the patient to find individual participation goals for therapy. </w:t>
            </w:r>
          </w:p>
          <w:p w:rsidR="00F94E33" w:rsidRPr="000A23B7" w:rsidRDefault="00F94E33" w:rsidP="00277AD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2.1 </w:t>
            </w:r>
            <w:r w:rsidR="00277AD2">
              <w:rPr>
                <w:b/>
                <w:sz w:val="14"/>
                <w:szCs w:val="18"/>
              </w:rPr>
              <w:t>Consider</w:t>
            </w:r>
            <w:r w:rsidRPr="000A23B7">
              <w:rPr>
                <w:b/>
                <w:sz w:val="14"/>
                <w:szCs w:val="18"/>
              </w:rPr>
              <w:t xml:space="preserve"> potential </w:t>
            </w:r>
            <w:r w:rsidR="00277AD2">
              <w:rPr>
                <w:b/>
                <w:sz w:val="14"/>
                <w:szCs w:val="18"/>
              </w:rPr>
              <w:t>patient anxieties regarding the assessment situation.</w:t>
            </w:r>
          </w:p>
        </w:tc>
      </w:tr>
      <w:tr w:rsidR="00F94E33" w:rsidRPr="000A23B7" w:rsidTr="00F94E33">
        <w:trPr>
          <w:trHeight w:val="2962"/>
        </w:trPr>
        <w:tc>
          <w:tcPr>
            <w:tcW w:w="105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lastRenderedPageBreak/>
              <w:t>3</w:t>
            </w:r>
          </w:p>
        </w:tc>
        <w:tc>
          <w:tcPr>
            <w:tcW w:w="1456" w:type="pct"/>
            <w:gridSpan w:val="2"/>
          </w:tcPr>
          <w:p w:rsidR="00F94E33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Intervention planning and evaluation</w:t>
            </w:r>
          </w:p>
          <w:p w:rsidR="00F94E33" w:rsidRPr="00FC691A" w:rsidRDefault="00F94E33" w:rsidP="00084A06">
            <w:pPr>
              <w:spacing w:after="160" w:line="259" w:lineRule="auto"/>
              <w:rPr>
                <w:sz w:val="14"/>
                <w:szCs w:val="18"/>
              </w:rPr>
            </w:pPr>
            <w:r w:rsidRPr="00FC691A">
              <w:rPr>
                <w:sz w:val="14"/>
                <w:szCs w:val="18"/>
              </w:rPr>
              <w:t xml:space="preserve">Especially novice therapists struggle </w:t>
            </w:r>
            <w:r w:rsidR="00084A06">
              <w:rPr>
                <w:sz w:val="14"/>
                <w:szCs w:val="18"/>
              </w:rPr>
              <w:t xml:space="preserve">with aim and content of PDHA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c03a0765-49a2-4814-9bc2-f1655e4f3284"/>
                <w:id w:val="742221035"/>
                <w:placeholder>
                  <w:docPart w:val="DefaultPlaceholder_-1854013440"/>
                </w:placeholder>
              </w:sdtPr>
              <w:sdtEndPr/>
              <w:sdtContent>
                <w:r w:rsidR="00084A0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2Y5M2YxLTBjNjctNDllNy1hNTNhLWQzYjI1OThmOWExMCIsIlJhbmdlTGVuZ3RoIjoz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NjMDNhMDc2NS00OWEyLTQ4MTQtOWJjMi1mMTY1NWU0ZjMyODQiLCJUZXh0IjoiWzFdIiwiV0FJVmVyc2lvbiI6IjYuNS4wLjAifQ==}</w:instrText>
                </w:r>
                <w:r w:rsidR="00084A0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1]</w:t>
                </w:r>
                <w:r w:rsidR="00084A0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 The actual timing of PDHA is highly controlled by organizational factors and pressures [4–6]. There are often pragmatic empirical aspects, like availability of supportive network, patient whish or “gut feeling” as leading decisions about conducting PDHA or not [1, 5, 7, 8]. The mere presence of community service providers sometimes led therapists to hand over the care of the patient to them. Working with community actors often led to dissatisfaction with devices [7]. A digital interface to transmit environmental information could foster the communication b</w:t>
            </w:r>
            <w:r w:rsidR="008C7A51">
              <w:rPr>
                <w:sz w:val="14"/>
                <w:szCs w:val="18"/>
              </w:rPr>
              <w:t xml:space="preserve">etween different stakeholders </w:t>
            </w:r>
            <w:r w:rsidRPr="00FC691A">
              <w:rPr>
                <w:sz w:val="14"/>
                <w:szCs w:val="18"/>
              </w:rPr>
              <w:t>.</w:t>
            </w:r>
          </w:p>
        </w:tc>
        <w:tc>
          <w:tcPr>
            <w:tcW w:w="1095" w:type="pct"/>
          </w:tcPr>
          <w:p w:rsidR="00F94E33" w:rsidRPr="000A23B7" w:rsidRDefault="00F94E33" w:rsidP="0045205C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Problems with service providers (secondary actors)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9276656-fcad-4098-a029-786040a422ad"/>
                <w:id w:val="249475342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xNy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XSwiRm9ybWF0dGVkVGV4dCI6eyIkaWQiOiIxOCIsIkNvdW50IjoxLCJUZXh0VW5pdHMiOlt7IiRpZCI6IjE5IiwiRm9udFN0eWxlIjp7IiRpZCI6IjIwIiwiTmV1dHJhbCI6dHJ1ZX0sIlJlYWRpbmdPcmRlciI6MSwiVGV4dCI6Ils3XSJ9XX0sIlRhZyI6IkNpdGF2aVBsYWNlaG9sZGVyIzM5Mjc2NjU2LWZjYWQtNDA5OC1hMDI5LTc4NjA0MGE0MjJhZCIsIlRleHQiOiJbN1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7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5F059D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n</w:t>
            </w:r>
            <w:r w:rsidRPr="000A23B7">
              <w:rPr>
                <w:sz w:val="14"/>
                <w:szCs w:val="18"/>
              </w:rPr>
              <w:t xml:space="preserve">o follow-up after discharg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8650d7dc-dbc5-4579-9fa4-d7cdd4698840"/>
                <w:id w:val="399176630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0YTM4MTYzLTcyNjctNDljZS1iOWFmLTM3NzljZWRjMTZlYi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M4NjUwZDdkYy1kYmM1LTQ1NzktOWZhNC1kN2NkZDQ2OTg4NDAiLCJUZXh0IjoiWzVdIiwiV0FJVmVyc2lvbiI6IjYuNS4wLjAifQ=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5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Clear aim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41cff57-c1d3-4e8b-818f-b179a36ef610"/>
                <w:id w:val="100073020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ZhNDZjLWQ5OWYtNGIwOC04YzY0LTZhNWUwYmU1YjM1ZC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MxNDFjZmY1Ny1jMWQzLTRlOGItODE4Zi1iMTc5YTM2ZWY2MTAiLCJUZXh0IjoiWzV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5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c</w:t>
            </w:r>
            <w:r w:rsidRPr="000A23B7">
              <w:rPr>
                <w:sz w:val="14"/>
                <w:szCs w:val="18"/>
              </w:rPr>
              <w:t xml:space="preserve">lear assessment </w:t>
            </w:r>
            <w:r w:rsidR="0044656B">
              <w:rPr>
                <w:sz w:val="14"/>
                <w:szCs w:val="18"/>
              </w:rPr>
              <w:t>t</w:t>
            </w:r>
            <w:r w:rsidRPr="000A23B7">
              <w:rPr>
                <w:sz w:val="14"/>
                <w:szCs w:val="18"/>
              </w:rPr>
              <w:t xml:space="preserve">ask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963356d8-ac5b-442c-93f6-a9fd2f2adedb"/>
                <w:id w:val="-248664916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DAwZTYwLTE3NDQtNDYwYi1hYmYzLWFjZDE1MGUyMWJlZC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M5NjMzNTZkOC1hYzViLTQ0MmMtOTNmNi1hOWZkMmYyYWRlZGIiLCJUZXh0IjoiWzV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5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early patient identification and planning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5813acd-e5d2-4d43-839b-1eeb1c900f1c"/>
                <w:id w:val="1874260448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hNWZjNWU2LTRlMDItNDMzNi05NDliLWY1ZmFhZTcxMDQxOC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NlNTgxM2FjZC1lNWQyLTRkNDMtODM5Yi0xZWViMWM5MDBmMWMiLCJUZXh0IjoiWzVdIiwiV0FJVmVyc2lvbiI6IjYuNS4wLjAifQ=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5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decision support tool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1ece0fa-06fc-4c30-9031-07301eee699d"/>
                <w:id w:val="1120807748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wMmNmNjdjLWRmNjItNGQyMy04YjQwLTdiN2YyZWY0MmIxYy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NlMWVjZTBmYS0wNmZjLTRjMzAtOTAzMS0wNzMwMWVlZTY5OWQiLCJUZXh0IjoiWzVdIiwiV0FJVmVyc2lvbiI6IjYuNS4wLjAifQ=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5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use of standard protocols during visit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9ea223b-45a3-45bc-a7b5-e86ebf8cae42"/>
                <w:id w:val="-1179349833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ZDJmNmZjLWQxOTQtNGQ2ZC1hYjdhLTczNDM2MjczODM5YSIsIlJhbmdlTGVuZ3RoIjoz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MzOWVhMjIzYi00NWEzLTQ1YmMtYTdiNS1lODZlYmY4Y2FlNDIiLCJUZXh0IjoiWzF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1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formal evaluation after PDHA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00975dc-b167-4ec1-9362-82b3582c963b"/>
                <w:id w:val="-563564032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I4MDVhLTQxODEtNGVlNi05Mzc0LWY2OTFlNjVkMTAxNSIsIlJhbmdlTGVuZ3RoIjozLCJSZWZlcmVuY2VJZCI6IjA3MmQwZjViLWI1NDgtNGVkYi1hMmE5LTIxNmE5ZThiNjBl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a2lyY2h1dFxcQXBwRGF0YVxcTG9jYWxcXFRlbXBcXDFxMXZ2d29lLmpwZyIsIlVyaVN0cmluZyI6IjA3MmQwZjViLWI1NDgtNGVkYi1hMmE5LTIxNmE5ZThiNjBl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DAvMTY1MDE5NzctMTg1NCIsIkVkaXRvcnMiOltdLCJFdmFsdWF0aW9uQ29tcGxleGl0eSI6MCwiRXZhbHVhdGlvblNvdXJjZVRleHRGb3JtYXQiOjAsIkdyb3VwcyI6W3siJGlkIjoiMTU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jM0MC8xNjUwMTk3Ny0xODU0IiwiVXJpU3RyaW5nIjoiaHR0cHM6Ly9kb2kub3JnLzEwLjIzNDAvMTY1MDE5NzctMTg1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jM2MjIwZDVkLTYwMzQtNGM1ZC04MGY3LWE4MmY1NGQ2MGY1OSIsIk1vZGlmaWVkT24iOiIyMDE5LTA3LTI5VDA5OjQ0OjA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UxNjY5MjIiLCJVcmlTdHJpbmciOiJodHRwOi8vd3d3Lm5jYmkubmxtLm5paC5nb3YvcHVibWVkLzI1MTY2OTI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6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Collaboration with community service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9a1f0e1-b548-43b0-b44c-73b0b8cedf7f"/>
                <w:id w:val="-1544750820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YzkxZTA4LTU2ZTctNDcxYy1iNTA2LTIzZTlmMTQ1YjIwOCIsIlJhbmdlTGVuZ3RoIjoz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MxOWExZjBlMS1iNTQ4LTQzYjAtYjQ0Yy03M2IwYjhjZWRmN2YiLCJUZXh0IjoiWzFdIiwiV0FJVmVyc2lvbiI6IjYuNS4wLjAifQ=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1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digital interface to collaborate with service provider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65b942ec-b127-4161-a243-9321ed66b9a1"/>
                <w:id w:val="-291670112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4MDY0OGNkLTZiMDItNDJiZC05Mzg5LTUxMDU4YzUxYzY0MCIsIlJhbmdlTGVuZ3RoIjozLCJSZWZlcmVuY2VJZCI6IjE4ZjMxNDVhLTIxZDYtNGY0Yy1iZGZiLTUxYjc0NTk4Zj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ydGh1ciIsIkxhc3ROYW1lIjoiTW9uZXkiLCJQcm90ZWN0ZWQiOmZhbHNlLCJTZXgiOjIsIkNyZWF0ZWRCeSI6Il9VdGEgS2lyY2huZXItSGVrbGF1IiwiQ3JlYXRlZE9uIjoiMjAxOS0wNy0yOVQxMTo0Mzo1NyIsIk1vZGlmaWVkQnkiOiJfVXRhIEtpcmNobmVyLUhla2xhdSIsIklkIjoiNzkwZTY0NzUtNWIxMi00YmUyLWIyNDUtOWI3ZmY2MjYzNDU1IiwiTW9kaWZpZWRPbiI6IjIwMTktMDctMjlUMDk6NDQ6MDAiLCJQcm9qZWN0Ijp7IiRyZWYiOiI1In19LHsiJGlkIjoiNy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2lyY2h1dFxcQXBwRGF0YVxcTG9jYWxcXFRlbXBcXHQwcTIweXFyLmpwZyIsIlVyaVN0cmluZyI6IjE4ZjMxNDVhLTIxZDYtNGY0Yy1iZGZiLTUxYjc0NTk4ZjE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5Ni9qbWlyLjM3MjMiLCJFZGl0b3JzIjpbXSwiRXZhbHVhdGlvbkNvbXBsZXhpdHkiOjAsIkV2YWx1YXRpb25Tb3VyY2VUZXh0Rm9ybWF0IjowLCJHcm91cHMiOlt7IiRpZCI6IjEw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NTI2NjE1IiwiVXJpU3RyaW5nIjoiaHR0cDovL3d3dy5uY2JpLm5sbS5uaWguZ292L3B1Ym1lZC8yNTUyNjY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hkMTk2ZTA2LTAxMmUtNDRiMS1iZGI2LWU4MDA0YzIzNWMzOSIsIk1vZGlmaWVkT24iOiIyMDE5LTA3LTI5VDA5OjQ0OjA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5Ni9qbWlyLjM3MjMiLCJVcmlTdHJpbmciOiJodHRwczovL2RvaS5vcmcvMTAuMjE5Ni9qbWlyLjM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0OTgyYWZiNS0yOWJiLTQ5NzEtOWE2My03ZDVlMWJiZjhjMWIiLCJNb2RpZmllZE9uIjoiMjAxOS0wNy0yOVQwOTo0ND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yODU3MjIiLCJVcmlTdHJpbmciOiJodHRwczovL3d3dy5uY2JpLm5sbS5uaWguZ292L3BtYy9hcnRpY2xlcy9QTUM0Mjg1Nz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MDc0MzQxOTctMWUyZi00NDllLWE0ODEtM2NjYTM2MGRiNjBjIiwiTW9kaWZpZWRPbiI6IjIwMTktMDctMjlUMDk6NDQ6MDUiLCJQcm9qZWN0Ijp7IiRyZWYiOiI1In19XSwiTnVtYmVyIjoiMTIiLCJPcmdhbml6YXRpb25zIjpbXSwiT3RoZXJzSW52b2x2ZWQiOltdLCJQYWdlQ291bnQiOiIxNCIsIlBhZ2VSYW5nZSI6IjxzcD5cclxuICA8bnM+T21pdDwvbnM+XHJcbiAgPG9zPmUyODM8L29zPlxyXG4gIDxwcz5lMjgzPC9wcz5cclxuPC9zcD5cclxuPG9zPmUyODM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MTI5MTEtMDE1LTAxOTAt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jkxMS0wMTUtMDE5MC0yIiwiVXJpU3RyaW5nIjoiaHR0cHM6Ly9kb2kub3JnLzEwLjExODYvczEyOTExLTAxNS0wMTkwLT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lNWJjNzBkMC0yNzllLTRiOWItYmM0Mi0wMDQ5ZWExNmM4ZDgiLCJNb2RpZmllZE9uIjoiMjAxOS0wNy0yOVQwOTo0NDoxM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I2MzA3MDQ4IiwiVXJpU3RyaW5nIjoiaHR0cDovL3d3dy5uY2JpLm5sbS5uaWguZ292L3B1Ym1lZC8yNjMwNzA0O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MwZDVjYzUwLTFjMDktNDNiZi04YzliLTdlYjMxNjBiZTJmYyIsIk1vZGlmaWVkT24iOiIyMDE5LTA3LTI5VDA5OjQ0OjEw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DU0OTg3NyIsIlVyaVN0cmluZyI6Imh0dHBzOi8vd3d3Lm5jYmkubmxtLm5paC5nb3YvcG1jL2FydGljbGVzL1BNQzQ1NDk4Nz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8C7A51">
                  <w:rPr>
                    <w:noProof/>
                    <w:sz w:val="14"/>
                    <w:szCs w:val="18"/>
                  </w:rPr>
                  <w:t>[10</w:t>
                </w:r>
                <w:r w:rsidR="00084A06">
                  <w:rPr>
                    <w:noProof/>
                    <w:sz w:val="14"/>
                    <w:szCs w:val="18"/>
                  </w:rPr>
                  <w:t>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46" w:type="pct"/>
          </w:tcPr>
          <w:p w:rsidR="00F94E33" w:rsidRPr="000A23B7" w:rsidRDefault="00F94E33" w:rsidP="0071709E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3 </w:t>
            </w:r>
            <w:r w:rsidR="0071709E" w:rsidRPr="0071709E">
              <w:rPr>
                <w:b/>
                <w:sz w:val="14"/>
                <w:szCs w:val="18"/>
              </w:rPr>
              <w:t>Use standardized procedures and materials to guide the PDHA process. Digital solutions could supp</w:t>
            </w:r>
            <w:r w:rsidR="0071709E">
              <w:rPr>
                <w:b/>
                <w:sz w:val="14"/>
                <w:szCs w:val="18"/>
              </w:rPr>
              <w:t>ort the collaboration between</w:t>
            </w:r>
            <w:r w:rsidR="0071709E" w:rsidRPr="0071709E">
              <w:rPr>
                <w:b/>
                <w:sz w:val="14"/>
                <w:szCs w:val="18"/>
              </w:rPr>
              <w:t xml:space="preserve"> hospital and community service providers.</w:t>
            </w:r>
            <w:r w:rsidR="0071709E">
              <w:rPr>
                <w:b/>
                <w:sz w:val="14"/>
                <w:szCs w:val="18"/>
              </w:rPr>
              <w:t xml:space="preserve"> </w:t>
            </w:r>
          </w:p>
        </w:tc>
      </w:tr>
      <w:tr w:rsidR="00F94E33" w:rsidRPr="000A23B7" w:rsidTr="00F94E33">
        <w:trPr>
          <w:trHeight w:val="2871"/>
        </w:trPr>
        <w:tc>
          <w:tcPr>
            <w:tcW w:w="105" w:type="pct"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4</w:t>
            </w:r>
          </w:p>
        </w:tc>
        <w:tc>
          <w:tcPr>
            <w:tcW w:w="1456" w:type="pct"/>
            <w:gridSpan w:val="2"/>
          </w:tcPr>
          <w:p w:rsidR="00F94E33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>P</w:t>
            </w:r>
            <w:r w:rsidRPr="000A23B7">
              <w:rPr>
                <w:b/>
                <w:sz w:val="14"/>
                <w:szCs w:val="18"/>
              </w:rPr>
              <w:t>atient information about the home assessment procedure</w:t>
            </w:r>
          </w:p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sz w:val="14"/>
                <w:szCs w:val="18"/>
              </w:rPr>
              <w:t>F</w:t>
            </w:r>
            <w:r w:rsidRPr="000A23B7">
              <w:rPr>
                <w:sz w:val="14"/>
                <w:szCs w:val="18"/>
              </w:rPr>
              <w:t>or patients the</w:t>
            </w:r>
            <w:r w:rsidR="004517E5">
              <w:rPr>
                <w:sz w:val="14"/>
                <w:szCs w:val="18"/>
              </w:rPr>
              <w:t xml:space="preserve"> </w:t>
            </w:r>
            <w:r>
              <w:rPr>
                <w:sz w:val="14"/>
                <w:szCs w:val="18"/>
              </w:rPr>
              <w:t>PDHA</w:t>
            </w:r>
            <w:r w:rsidRPr="000A23B7">
              <w:rPr>
                <w:sz w:val="14"/>
                <w:szCs w:val="18"/>
              </w:rPr>
              <w:t xml:space="preserve"> can be anxiety provocating</w:t>
            </w:r>
            <w:r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de5696d-b02e-4d5d-9933-afc10a34d52e"/>
                <w:id w:val="1721550086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OGQ1OWJhLTVkMGYtNDIyYi05MGRiLWVlMDk0ZjFiYzQxZSIsIlJhbmdlTGVuZ3RoIjoy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yMi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yMy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I0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jU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cmVmIjoiNiJ9XSwiQ2l0YXRpb25LZXlVcGRhdGVUeXBlIjowLCJDb2xsYWJvcmF0b3JzIjpbXSwiQ292ZXJQYXRoIjp7IiRpZCI6IjI2IiwiJHR5cGUiOiJTd2lzc0FjYWRlbWljLkNpdGF2aS5MaW5rZWRSZXNvdXJjZSwgU3dpc3NBY2FkZW1pYy5DaXRhdmkiLCJMaW5rZWRSZXNvdXJjZVR5cGUiOjIsIk9yaWdpbmFsU3RyaW5nIjoiQzpcXFVzZXJzXFxraXJjaHV0XFxBcHBEYXRhXFxMb2NhbFxcVGVtcFxcY2F4djFobTUuanBnIiwiVXJpU3RyaW5nIjoiNmE2OTgxNDctOTRkNy00ZDkzLWE3MTMtZTVjNWIyY2Y3NW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3, 4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="004517E5">
              <w:rPr>
                <w:sz w:val="14"/>
                <w:szCs w:val="18"/>
              </w:rPr>
              <w:t xml:space="preserve">. </w:t>
            </w:r>
            <w:r w:rsidRPr="000A23B7">
              <w:rPr>
                <w:sz w:val="14"/>
                <w:szCs w:val="18"/>
              </w:rPr>
              <w:t>Older people are too little informed prior to a visit and are therefore insecure</w:t>
            </w:r>
            <w:r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0816564b-5d2a-4474-b9fd-5821f5a776f2"/>
                <w:id w:val="154267397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084A06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3MTE4MWUwLTEwZjItNGNjMi04MzM3LTUzN2Q4YTZmNGExZiIsIlJhbmdlU3RhcnQiOjIsIlJhbmdlTGVuZ3RoIjo1LCJSZWZlcmVuY2VJZCI6IjYxYzZmODA3LTgxOTgtNDVjZi1hZjdiLTUwNTNlMGNjNWZ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lIiwiTGFzdE5hbWUiOiJIaWJiZXJkIiwiUHJvdGVjdGVkIjpmYWxzZSwiU2V4IjoxLCJDcmVhdGVkQnkiOiJfVXRhIEtpcmNobmVyLUhla2xhdSIsIkNyZWF0ZWRPbiI6IjIwMTktMDctMjlUMTE6NDM6NTciLCJNb2RpZmllZEJ5IjoiX1V0YSBLaXJjaG5lci1IZWtsYXUiLCJJZCI6IjkwMWRjYmUwLTMzMDctNDNjNy05NWM3LTM2ZTU0YjZkOWI2MSIsIk1vZGlmaWVkT24iOiIyMDE5LTA3LTI5VDA5OjQ0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raXJjaHV0XFxBcHBEYXRhXFxMb2NhbFxcVGVtcFxcMmhsbHl0bWouanBnIiwiVXJpU3RyaW5nIjoiNjFjNmY4MDctODE5OC00NWNmLWFmN2ItNTA1M2UwY2M1ZmJ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4LzE0NzE3Nzk0MjAwODAwMDAzIiwiRWRpdG9ycyI6W10sIkV2YWx1YXRpb25Db21wbGV4aXR5IjowLCJFdmFsdWF0aW9uU291cmNlVGV4dEZvcm1hdCI6MCwiR3JvdXBzIjpbeyIkaWQiOiI4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4LzE0NzE3Nzk0MjAwODAwMDAzIiwiVXJpU3RyaW5nIjoiaHR0cHM6Ly9kb2kub3JnLzEwLjExMDgvMTQ3MTc3OTQyMDA4MDAw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tpcmNodXRcXEFwcERhdGFcXExvY2FsXFxUZW1wXFxjYXh2MWhtNS5qcGciLCJVcmlTdHJpbmciOiI2YTY5ODE0Ny05NGQ3LTRkOTMtYTcxMy1lNWM1YjJjZjc1Z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I0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XSwiRm9ybWF0dGVkVGV4dCI6eyIkaWQiOiIyNSIsIkNvdW50IjoxLCJUZXh0VW5pdHMiOlt7IiRpZCI6IjI2IiwiRm9udFN0eWxlIjp7IiRpZCI6IjI3IiwiTmV1dHJhbCI6dHJ1ZX0sIlJlYWRpbmdPcmRlciI6MSwiVGV4dCI6Ils0LCAxMl0ifV19LCJUYWciOiJDaXRhdmlQbGFjZWhvbGRlciMwODE2NTY0Yi01ZDJhLTQ0NzQtYjlmZC01ODIxZjVhNzc2ZjIiLCJUZXh0IjoiWzQsIDEy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4, 12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>
              <w:rPr>
                <w:sz w:val="14"/>
                <w:szCs w:val="18"/>
              </w:rPr>
              <w:t xml:space="preserve">. </w:t>
            </w:r>
            <w:r w:rsidRPr="000A23B7">
              <w:rPr>
                <w:sz w:val="14"/>
                <w:szCs w:val="18"/>
              </w:rPr>
              <w:t>Patients welcome general written information about</w:t>
            </w:r>
            <w:r>
              <w:rPr>
                <w:sz w:val="14"/>
                <w:szCs w:val="18"/>
              </w:rPr>
              <w:t xml:space="preserve"> PDHA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33550f3-8560-4e1f-9ece-077050672bb6"/>
                <w:id w:val="-1973121153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084A06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NzgwOWIzLWM4ZjMtNDkwYS04MjU3LWUyMmYyMDdmNDZmNyIsIlJhbmdlTGVuZ3RoIjo0LCJSZWZlcmVuY2VJZCI6IjYxYzZmODA3LTgxOTgtNDVjZi1hZjdiLTUwNTNlMGNjNWZ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lIiwiTGFzdE5hbWUiOiJIaWJiZXJkIiwiUHJvdGVjdGVkIjpmYWxzZSwiU2V4IjoxLCJDcmVhdGVkQnkiOiJfVXRhIEtpcmNobmVyLUhla2xhdSIsIkNyZWF0ZWRPbiI6IjIwMTktMDctMjlUMTE6NDM6NTciLCJNb2RpZmllZEJ5IjoiX1V0YSBLaXJjaG5lci1IZWtsYXUiLCJJZCI6IjkwMWRjYmUwLTMzMDctNDNjNy05NWM3LTM2ZTU0YjZkOWI2MSIsIk1vZGlmaWVkT24iOiIyMDE5LTA3LTI5VDA5OjQ0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raXJjaHV0XFxBcHBEYXRhXFxMb2NhbFxcVGVtcFxcMmhsbHl0bWouanBnIiwiVXJpU3RyaW5nIjoiNjFjNmY4MDctODE5OC00NWNmLWFmN2ItNTA1M2UwY2M1ZmJ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4LzE0NzE3Nzk0MjAwODAwMDAzIiwiRWRpdG9ycyI6W10sIkV2YWx1YXRpb25Db21wbGV4aXR5IjowLCJFdmFsdWF0aW9uU291cmNlVGV4dEZvcm1hdCI6MCwiR3JvdXBzIjpbeyIkaWQiOiI4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4LzE0NzE3Nzk0MjAwODAwMDAzIiwiVXJpU3RyaW5nIjoiaHR0cHM6Ly9kb2kub3JnLzEwLjExMDgvMTQ3MTc3OTQyMDA4MDAw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12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>
              <w:rPr>
                <w:sz w:val="14"/>
                <w:szCs w:val="18"/>
              </w:rPr>
              <w:t>.</w:t>
            </w:r>
            <w:r w:rsidRPr="000A23B7">
              <w:rPr>
                <w:sz w:val="14"/>
                <w:szCs w:val="18"/>
              </w:rPr>
              <w:t xml:space="preserve"> Some patients and therapists feel, that it is not given a real inform</w:t>
            </w:r>
            <w:r>
              <w:rPr>
                <w:sz w:val="14"/>
                <w:szCs w:val="18"/>
              </w:rPr>
              <w:t xml:space="preserve">ed choice about the assessment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bce618ec-584e-48eb-b51c-84f1b967f7e3"/>
                <w:id w:val="1901096681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wMzE2MmNjLTgyZWYtNDU0Yi1iZGU0LTdmYzU0YTNmODBkNiIsIlJhbmdlTGVuZ3RoIjoy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yMi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yMy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I0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jU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cmVmIjoiNiJ9XSwiQ2l0YXRpb25LZXlVcGRhdGVUeXBlIjowLCJDb2xsYWJvcmF0b3JzIjpbXSwiQ292ZXJQYXRoIjp7IiRpZCI6IjI2IiwiJHR5cGUiOiJTd2lzc0FjYWRlbWljLkNpdGF2aS5MaW5rZWRSZXNvdXJjZSwgU3dpc3NBY2FkZW1pYy5DaXRhdmkiLCJMaW5rZWRSZXNvdXJjZVR5cGUiOjIsIk9yaWdpbmFsU3RyaW5nIjoiQzpcXFVzZXJzXFxraXJjaHV0XFxBcHBEYXRhXFxMb2NhbFxcVGVtcFxcY2F4djFobTUuanBnIiwiVXJpU3RyaW5nIjoiNmE2OTgxNDctOTRkNy00ZDkzLWE3MTMtZTVjNWIyY2Y3NW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3, 4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 xml:space="preserve">. </w:t>
            </w:r>
            <w:r>
              <w:rPr>
                <w:sz w:val="14"/>
                <w:szCs w:val="18"/>
              </w:rPr>
              <w:t>While carer we</w:t>
            </w:r>
            <w:r w:rsidRPr="000A23B7">
              <w:rPr>
                <w:sz w:val="14"/>
                <w:szCs w:val="18"/>
              </w:rPr>
              <w:t>re involved by the therapists durin</w:t>
            </w:r>
            <w:r>
              <w:rPr>
                <w:sz w:val="14"/>
                <w:szCs w:val="18"/>
              </w:rPr>
              <w:t>g the assessment, the patients we</w:t>
            </w:r>
            <w:r w:rsidRPr="000A23B7">
              <w:rPr>
                <w:sz w:val="14"/>
                <w:szCs w:val="18"/>
              </w:rPr>
              <w:t>re sometimes excluded</w:t>
            </w:r>
            <w:r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e2e646d-703e-4389-a48b-88fd23b3faf9"/>
                <w:id w:val="-2041351676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4ZWI2NTlmLTc1OWEtNGUzZi1iNGE2LWU1MTliMGYwMWNhNyIsIlJhbmdlTGVuZ3RoIjoz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ZWUyZTY0NmQtNzAzZS00Mzg5LWE0OGItODhmZDIzYjNmYWY5IiwiVGV4dCI6Ilsz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3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 xml:space="preserve">. Patients often do not feel sufficiently informed about the outcome of the assessment and are therefore uncertain about next steps and feel excluded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ce3d5e3-609a-439a-8eea-d67a8e797835"/>
                <w:id w:val="-583153320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2YTJmMTgzLWVjOTUtNDUzNS1hZDhhLTcyZTQ2ZDk0Njk5YyIsIlJhbmdlTGVuZ3RoIjoy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yMi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yMy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I0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jU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cmVmIjoiNiJ9XSwiQ2l0YXRpb25LZXlVcGRhdGVUeXBlIjowLCJDb2xsYWJvcmF0b3JzIjpbXSwiQ292ZXJQYXRoIjp7IiRpZCI6IjI2IiwiJHR5cGUiOiJTd2lzc0FjYWRlbWljLkNpdGF2aS5MaW5rZWRSZXNvdXJjZSwgU3dpc3NBY2FkZW1pYy5DaXRhdmkiLCJMaW5rZWRSZXNvdXJjZVR5cGUiOjIsIk9yaWdpbmFsU3RyaW5nIjoiQzpcXFVzZXJzXFxraXJjaHV0XFxBcHBEYXRhXFxMb2NhbFxcVGVtcFxcY2F4djFobTUuanBnIiwiVXJpU3RyaW5nIjoiNmE2OTgxNDctOTRkNy00ZDkzLWE3MTMtZTVjNWIyY2Y3NW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3, 4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>. Patients also note that there are written reports and that professionals make an evaluation among each other, but this informat</w:t>
            </w:r>
            <w:r>
              <w:rPr>
                <w:sz w:val="14"/>
                <w:szCs w:val="18"/>
              </w:rPr>
              <w:t xml:space="preserve">ion does not reach the patient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ca8f474a-1ddb-4330-8ebd-536f83bfd5bb"/>
                <w:id w:val="-501513898"/>
                <w:placeholder>
                  <w:docPart w:val="7E881041A02C443C94229572F31AAA2B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0NWUyNzA1LTg4ZTUtNGFlNC1iNjU2LTdmNGY1YWJmODllZCIsIlJhbmdlTGVuZ3RoIjoz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Y2E4ZjQ3NGEtMWRkYi00MzMwLThlYmQtNTM2ZjgzYmZkNWJiIiwiVGV4dCI6Ilsz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3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>.</w:t>
            </w:r>
          </w:p>
        </w:tc>
        <w:tc>
          <w:tcPr>
            <w:tcW w:w="1095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Inadequate patient information about aim, process , assessment, results and further steps  make unsure and anxiou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f34d6d0-8c23-4e87-bd14-6dc8cc403380"/>
                <w:id w:val="-744487039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jMTdkZTZkLTM5MDAtNDg3Mi05NzY0LWNhZjA3M2VjNTU2MSIsIlJhbmdlTGVuZ3RoIjoy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yMi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yMy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I0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jU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cmVmIjoiNiJ9XSwiQ2l0YXRpb25LZXlVcGRhdGVUeXBlIjowLCJDb2xsYWJvcmF0b3JzIjpbXSwiQ292ZXJQYXRoIjp7IiRpZCI6IjI2IiwiJHR5cGUiOiJTd2lzc0FjYWRlbWljLkNpdGF2aS5MaW5rZWRSZXNvdXJjZSwgU3dpc3NBY2FkZW1pYy5DaXRhdmkiLCJMaW5rZWRSZXNvdXJjZVR5cGUiOjIsIk9yaWdpbmFsU3RyaW5nIjoiQzpcXFVzZXJzXFxraXJjaHV0XFxBcHBEYXRhXFxMb2NhbFxcVGVtcFxcY2F4djFobTUuanBnIiwiVXJpU3RyaW5nIjoiNmE2OTgxNDctOTRkNy00ZDkzLWE3MTMtZTVjNWIyY2Y3NW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3, 4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F94E33" w:rsidP="00A00ECB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written information 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591b6b8c-85c0-42de-88b9-3dcfd0c4dfb6"/>
                <w:id w:val="-1631012253"/>
                <w:placeholder>
                  <w:docPart w:val="DefaultPlaceholder_-1854013440"/>
                </w:placeholder>
              </w:sdtPr>
              <w:sdtEndPr/>
              <w:sdtContent>
                <w:r w:rsidR="00A00ECB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kYzcwMzY3LTEyY2UtNGE4Mi1hMjVjLThkNDY4Y2ZhYTVmNiIsIlJhbmdlU3RhcnQiOjIsIlJhbmdlTGVuZ3RoIjo1LCJSZWZlcmVuY2VJZCI6IjYxYzZmODA3LTgxOTgtNDVjZi1hZjdiLTUwNTNlMGNjNWZ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lIiwiTGFzdE5hbWUiOiJIaWJiZXJkIiwiUHJvdGVjdGVkIjpmYWxzZSwiU2V4IjoxLCJDcmVhdGVkQnkiOiJfVXRhIEtpcmNobmVyLUhla2xhdSIsIkNyZWF0ZWRPbiI6IjIwMTktMDctMjlUMTE6NDM6NTciLCJNb2RpZmllZEJ5IjoiX1V0YSBLaXJjaG5lci1IZWtsYXUiLCJJZCI6IjkwMWRjYmUwLTMzMDctNDNjNy05NWM3LTM2ZTU0YjZkOWI2MSIsIk1vZGlmaWVkT24iOiIyMDE5LTA3LTI5VDA5OjQ0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raXJjaHV0XFxBcHBEYXRhXFxMb2NhbFxcVGVtcFxcMmhsbHl0bWouanBnIiwiVXJpU3RyaW5nIjoiNjFjNmY4MDctODE5OC00NWNmLWFmN2ItNTA1M2UwY2M1ZmJ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4LzE0NzE3Nzk0MjAwODAwMDAzIiwiRWRpdG9ycyI6W10sIkV2YWx1YXRpb25Db21wbGV4aXR5IjowLCJFdmFsdWF0aW9uU291cmNlVGV4dEZvcm1hdCI6MCwiR3JvdXBzIjpbeyIkaWQiOiI4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4LzE0NzE3Nzk0MjAwODAwMDAzIiwiVXJpU3RyaW5nIjoiaHR0cHM6Ly9kb2kub3JnLzEwLjExMDgvMTQ3MTc3OTQyMDA4MDAw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QwLzE2NTAxOTc3LTE4NTQiLCJFZGl0b3JzIjpbXSwiRXZhbHVhdGlvbkNvbXBsZXhpdHkiOjAsIkV2YWx1YXRpb25Tb3VyY2VUZXh0Rm9ybWF0IjowLCJHcm91cHMiOlt7IiRyZWYiOiI4In1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jM0MC8xNjUwMTk3Ny0xODU0IiwiVXJpU3RyaW5nIjoiaHR0cHM6Ly9kb2kub3JnLzEwLjIzNDAvMTY1MDE5NzctMTg1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jM2MjIwZDVkLTYwMzQtNGM1ZC04MGY3LWE4MmY1NGQ2MGY1OSIsIk1vZGlmaWVkT24iOiIyMDE5LTA3LTI5VDA5OjQ0OjA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jUxNjY5MjIiLCJVcmlTdHJpbmciOiJodHRwOi8vd3d3Lm5jYmkubmxtLm5paC5nb3YvcHVibWVkLzI1MTY2OTI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}</w:instrText>
                </w:r>
                <w:r w:rsidR="00A00ECB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A00ECB">
                  <w:rPr>
                    <w:noProof/>
                    <w:sz w:val="14"/>
                    <w:szCs w:val="18"/>
                  </w:rPr>
                  <w:t>[6, 12]</w:t>
                </w:r>
                <w:r w:rsidR="00A00ECB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46" w:type="pct"/>
          </w:tcPr>
          <w:p w:rsidR="00F94E33" w:rsidRPr="00B91012" w:rsidRDefault="00F94E33" w:rsidP="000F1D6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4 </w:t>
            </w:r>
            <w:r w:rsidRPr="00B91012">
              <w:rPr>
                <w:b/>
                <w:sz w:val="14"/>
                <w:szCs w:val="18"/>
              </w:rPr>
              <w:t>Provide adequate (verbal and written) patient information about aim, process, assessmen</w:t>
            </w:r>
            <w:r w:rsidR="000F1D62">
              <w:rPr>
                <w:b/>
                <w:sz w:val="14"/>
                <w:szCs w:val="18"/>
              </w:rPr>
              <w:t>t, results and consequences of the predischarge home assessment.</w:t>
            </w:r>
          </w:p>
        </w:tc>
      </w:tr>
      <w:tr w:rsidR="00F94E33" w:rsidRPr="000A23B7" w:rsidTr="00F94E33">
        <w:trPr>
          <w:trHeight w:val="978"/>
        </w:trPr>
        <w:tc>
          <w:tcPr>
            <w:tcW w:w="105" w:type="pct"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5</w:t>
            </w:r>
          </w:p>
        </w:tc>
        <w:tc>
          <w:tcPr>
            <w:tcW w:w="1456" w:type="pct"/>
            <w:gridSpan w:val="2"/>
          </w:tcPr>
          <w:p w:rsidR="00F94E33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Patients and family carers acceptance on home modifications and aids</w:t>
            </w:r>
          </w:p>
          <w:p w:rsidR="00F94E33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Some patients have concerns to be hindered in their usual way to perform ADL</w:t>
            </w:r>
            <w:r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5b31102-3f4b-4b1c-bb3e-ab02bc33fb4c"/>
                <w:id w:val="1275513451"/>
                <w:placeholder>
                  <w:docPart w:val="FAFC988E263842739AC8C4B4DCB99C7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2M5ZjBmLTFkNDktNGE1YS04YTkyLTc0MmRkYmRlNGFjNCIsIlJhbmdlTGVuZ3RoIjoz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MTViMzExMDItM2Y0Yi00YjFjLWJiM2UtYWIwMmJjMzNmYjRjIiwiVGV4dCI6IlszXSIsIldBSVZlcnNpb24iOiI2LjUuMC4wIn0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3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>. Beyond that, patients have own ideas and solutions for aids and modifications (e.g</w:t>
            </w:r>
            <w:r>
              <w:rPr>
                <w:sz w:val="14"/>
                <w:szCs w:val="18"/>
              </w:rPr>
              <w:t>.</w:t>
            </w:r>
            <w:r w:rsidRPr="000A23B7">
              <w:rPr>
                <w:sz w:val="14"/>
                <w:szCs w:val="18"/>
              </w:rPr>
              <w:t xml:space="preserve"> to rearrange the placement of aids such as cushions to raise seating height)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9dcd272-dd7d-472e-b00a-9d893af6b76b"/>
                <w:id w:val="-1804303604"/>
                <w:placeholder>
                  <w:docPart w:val="FAFC988E263842739AC8C4B4DCB99C7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xNy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XSwiRm9ybWF0dGVkVGV4dCI6eyIkaWQiOiIxOCIsIkNvdW50IjoxLCJUZXh0VW5pdHMiOlt7IiRpZCI6IjE5IiwiRm9udFN0eWxlIjp7IiRpZCI6IjIwIiwiTmV1dHJhbCI6dHJ1ZX0sIlJlYWRpbmdPcmRlciI6MSwiVGV4dCI6Ils3XSJ9XX0sIlRhZyI6IkNpdGF2aVBsYWNlaG9sZGVyI2U5ZGNkMjcyLWRkN2QtNDcyZS1iMDBhLTlkODkzYWY2Yjc2YiIsIlRleHQiOiJbN1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7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>
              <w:rPr>
                <w:sz w:val="14"/>
                <w:szCs w:val="18"/>
              </w:rPr>
              <w:t>.</w:t>
            </w:r>
          </w:p>
          <w:p w:rsidR="00F94E33" w:rsidRPr="00FC691A" w:rsidRDefault="00F94E33" w:rsidP="004746F6">
            <w:pPr>
              <w:spacing w:after="160" w:line="259" w:lineRule="auto"/>
              <w:rPr>
                <w:sz w:val="14"/>
                <w:szCs w:val="18"/>
              </w:rPr>
            </w:pPr>
            <w:r w:rsidRPr="00FC691A">
              <w:rPr>
                <w:sz w:val="14"/>
                <w:szCs w:val="18"/>
              </w:rPr>
              <w:t>Patients and family carers find it difficult to imagine modifications, adaptations</w:t>
            </w:r>
            <w:r w:rsidR="004746F6"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52aba19-2574-44a9-ac17-36aa31e8e0d1"/>
                <w:id w:val="-1072266553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2Q2Y2U4LThjYzgtNDI0Yi04YjE3LTk4ZDdlNTIxNWI3NyIsIlJhbmdlTGVuZ3RoIjozLCJSZWZlcmVuY2VJZCI6IjJiOTBhNjQwLWZiMzYtNDYyMy1hMTJhLTBiMmQzZWUwM2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kiLCIkdHlwZSI6IlN3aXNzQWNhZGVtaWMuQ2l0YXZpLlBlcnNvbiwgU3dpc3NBY2FkZW1pYy5DaXRhdmkiLCJGaXJzdE5hbWUiOiJBdnJpbCIsIkxhc3ROYW1lIjoiRHJ1bW1vbmQiLCJQcm90ZWN0ZWQiOmZhbHNlLCJTZXgiOjEsIkNyZWF0ZWRCeSI6Il9VdGEgS2lyY2huZXItSGVrbGF1IiwiQ3JlYXRlZE9uIjoiMjAxOS0wNy0yOVQxMTo0Mzo1NyIsIk1vZGlmaWVkQnkiOiJfVXRhIEtpcmNobmVyLUhla2xhdSIsIklkIjoiZTE2M2E3ZDUtYzI5ZS00NmY5LThlYTgtNTk3MTJhZGE3NTdiIiwiTW9kaWZpZWRPbiI6IjIwMTktMDctMjlUMDk6NDQ6MD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aWQiOiIxMi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aWQiOiIx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zUyYWJhMTktMjU3NC00NGE5LWFjMTctMzZhYTMxZThlMGQxIiwiVGV4dCI6IlsyXSIsIldBSVZlcnNpb24iOiI2LjUuMC4wIn0=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2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 From OT view it is challanging to propose and communicate potential</w:t>
            </w:r>
            <w:r w:rsidR="004746F6">
              <w:rPr>
                <w:sz w:val="14"/>
                <w:szCs w:val="18"/>
              </w:rPr>
              <w:t xml:space="preserve"> adaptations to the patient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ff5f1f14-c9fb-41ab-81cd-d3e77739ddfe"/>
                <w:id w:val="-1232310497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MTViNmU3LTE5NjUtNGUwOS1hMjU1LWY1ZjJiMmU4MDI2MSIsIlJhbmdlTGVuZ3RoIjo0LCJSZWZlcmVuY2VJZCI6ImEyNjdiYjlhLTkxNmEtNGUxYy1iYzljLTg1MTFkOTMxMjg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RodXIiLCJMYXN0TmFtZSI6Ik1vbmV5IiwiTWlkZGxlTmFtZSI6IkcuIiwiUHJvdGVjdGVkIjpmYWxzZSwiU2V4IjoyLCJDcmVhdGVkQnkiOiJfVXRhIEtpcmNobmVyLUhla2xhdSIsIkNyZWF0ZWRPbiI6IjIwMTktMDctMjlUMTE6NDM6NTciLCJNb2RpZmllZEJ5IjoiX1V0YSBLaXJjaG5lci1IZWtsYXUiLCJJZCI6IjdkOWU0NmZjLTQ0Y2MtNDg5OC04NjM0LWQ0ZmNhNmI0YjU5ZSIsIk1vZGlmaWVkT24iOiIyMDE5LTA3LTI5VDA5OjQ0OjAwIiwiUHJvamVjdCI6eyIkaWQiOiI1IiwiJHR5cGUiOiJTd2lzc0FjYWRlbWljLkNpdGF2aS5Qcm9qZWN0LCBTd2lzc0FjYWRlbWljLkNpdGF2aSJ9fSx7IiRpZCI6IjY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NyIsIiR0eXBlIjoiU3dpc3NBY2FkZW1pYy5DaXRhdmkuUGVyc29uLCBTd2lzc0FjYWRlbWljLkNpdGF2aSIsIkZpcnN0TmFtZSI6IkthdGhlcmluZSIsIkxhc3ROYW1lIjoiWW91bmciLCJNaWRkbGVOYW1lIjoiTC4iLCJQcm90ZWN0ZWQiOmZhbHNlLCJTZXgiOjEsIkNyZWF0ZWRCeSI6Il9VdGEgS2lyY2huZXItSGVrbGF1IiwiQ3JlYXRlZE9uIjoiMjAxOS0wNy0yOVQxMTo0Mzo1NyIsIk1vZGlmaWVkQnkiOiJfVXRhIEtpcmNobmVyLUhla2xhdSIsIklkIjoiMmJkMTRmY2EtM2ExNS00ODU5LWFlZWQtZGU4ODgxYzk2ZGIzIiwiTW9kaWZpZWRPbiI6IjIwMTktMDctMjlUMDk6NDQ6MDAiLCJQcm9qZWN0Ijp7IiRyZWYiOiI1In19LHsiJGlkIjoiOC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tpcmNodXRcXEFwcERhdGFcXExvY2FsXFxUZW1wXFxmMmd4bTQ0bS5qcGciLCJVcmlTdHJpbmciOiJhMjY3YmI5YS05MTZhLTRlMWMtYmM5Yy04NTExZDkzMTI4N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xMjkxMS0wMTUtMDE5MC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yOTExLTAxNS0wMTkwLTIiLCJVcmlTdHJpbmciOiJodHRwczovL2RvaS5vcmcvMTAuMTE4Ni9zMTI5MTEtMDE1LTAxOTA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U1YmM3MGQwLTI3OWUtNGI5Yi1iYzQyLTAwNDllYTE2YzhkOCIsIk1vZGlmaWVkT24iOiIyMDE5LTA3LTI5VDA5OjQ0OjE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MDcwNDgiLCJVcmlTdHJpbmciOiJodHRwOi8vd3d3Lm5jYmkubmxtLm5paC5nb3YvcHVibWVkLzI2MzA3MD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zBkNWNjNTAtMWMwOS00M2JmLThjOWItN2ViMzE2MGJlMmZjIiwiTW9kaWZpZWRPbiI6IjIwMTktMDctMjlUMDk6NDQ6M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NTQ5ODc3IiwiVXJpU3RyaW5nIjoiaHR0cHM6Ly93d3cubmNiaS5ubG0ubmloLmdvdi9wbWMvYXJ0aWNsZXMvUE1DNDU0OTg3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11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 OTs and older people felt that the use of visualization with a 3</w:t>
            </w:r>
            <w:r w:rsidR="004746F6">
              <w:rPr>
                <w:sz w:val="14"/>
                <w:szCs w:val="18"/>
              </w:rPr>
              <w:t>-</w:t>
            </w:r>
            <w:r w:rsidRPr="00FC691A">
              <w:rPr>
                <w:sz w:val="14"/>
                <w:szCs w:val="18"/>
              </w:rPr>
              <w:t xml:space="preserve">D interior design software application help patients to better </w:t>
            </w:r>
            <w:r w:rsidRPr="00FC691A">
              <w:rPr>
                <w:sz w:val="14"/>
                <w:szCs w:val="18"/>
              </w:rPr>
              <w:lastRenderedPageBreak/>
              <w:t>understand assistive tech</w:t>
            </w:r>
            <w:r w:rsidR="004746F6">
              <w:rPr>
                <w:sz w:val="14"/>
                <w:szCs w:val="18"/>
              </w:rPr>
              <w:t xml:space="preserve">nologies and adaptation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c9aaf051-52a9-4bae-9cb3-ec022e966443"/>
                <w:id w:val="1161199196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yOWRkNzE5LWEwMmItNDY1NS04NjY0LTQwYzg5Nzc2Y2MxMSIsIlJhbmdlU3RhcnQiOjMsIlJhbmdlTGVuZ3RoIjo1LCJSZWZlcmVuY2VJZCI6ImEyNjdiYjlhLTkxNmEtNGUxYy1iYzljLTg1MTFkOTMxMjg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RodXIiLCJMYXN0TmFtZSI6Ik1vbmV5IiwiTWlkZGxlTmFtZSI6IkcuIiwiUHJvdGVjdGVkIjpmYWxzZSwiU2V4IjoyLCJDcmVhdGVkQnkiOiJfVXRhIEtpcmNobmVyLUhla2xhdSIsIkNyZWF0ZWRPbiI6IjIwMTktMDctMjlUMTE6NDM6NTciLCJNb2RpZmllZEJ5IjoiX1V0YSBLaXJjaG5lci1IZWtsYXUiLCJJZCI6IjdkOWU0NmZjLTQ0Y2MtNDg5OC04NjM0LWQ0ZmNhNmI0YjU5ZSIsIk1vZGlmaWVkT24iOiIyMDE5LTA3LTI5VDA5OjQ0OjAwIiwiUHJvamVjdCI6eyIkaWQiOiI1IiwiJHR5cGUiOiJTd2lzc0FjYWRlbWljLkNpdGF2aS5Qcm9qZWN0LCBTd2lzc0FjYWRlbWljLkNpdGF2aSJ9fSx7IiRpZCI6IjY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NyIsIiR0eXBlIjoiU3dpc3NBY2FkZW1pYy5DaXRhdmkuUGVyc29uLCBTd2lzc0FjYWRlbWljLkNpdGF2aSIsIkZpcnN0TmFtZSI6IkthdGhlcmluZSIsIkxhc3ROYW1lIjoiWW91bmciLCJNaWRkbGVOYW1lIjoiTC4iLCJQcm90ZWN0ZWQiOmZhbHNlLCJTZXgiOjEsIkNyZWF0ZWRCeSI6Il9VdGEgS2lyY2huZXItSGVrbGF1IiwiQ3JlYXRlZE9uIjoiMjAxOS0wNy0yOVQxMTo0Mzo1NyIsIk1vZGlmaWVkQnkiOiJfVXRhIEtpcmNobmVyLUhla2xhdSIsIklkIjoiMmJkMTRmY2EtM2ExNS00ODU5LWFlZWQtZGU4ODgxYzk2ZGIzIiwiTW9kaWZpZWRPbiI6IjIwMTktMDctMjlUMDk6NDQ6MDAiLCJQcm9qZWN0Ijp7IiRyZWYiOiI1In19LHsiJGlkIjoiOC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tpcmNodXRcXEFwcERhdGFcXExvY2FsXFxUZW1wXFxmMmd4bTQ0bS5qcGciLCJVcmlTdHJpbmciOiJhMjY3YmI5YS05MTZhLTRlMWMtYmM5Yy04NTExZDkzMTI4N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xMjkxMS0wMTUtMDE5MC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yOTExLTAxNS0wMTkwLTIiLCJVcmlTdHJpbmciOiJodHRwczovL2RvaS5vcmcvMTAuMTE4Ni9zMTI5MTEtMDE1LTAxOTA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U1YmM3MGQwLTI3OWUtNGI5Yi1iYzQyLTAwNDllYTE2YzhkOCIsIk1vZGlmaWVkT24iOiIyMDE5LTA3LTI5VDA5OjQ0OjE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MDcwNDgiLCJVcmlTdHJpbmciOiJodHRwOi8vd3d3Lm5jYmkubmxtLm5paC5nb3YvcHVibWVkLzI2MzA3MD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zBkNWNjNTAtMWMwOS00M2JmLThjOWItN2ViMzE2MGJlMmZjIiwiTW9kaWZpZWRPbiI6IjIwMTktMDctMjlUMDk6NDQ6M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NTQ5ODc3IiwiVXJpU3RyaW5nIjoiaHR0cHM6Ly93d3cubmNiaS5ubG0ubmloLmdvdi9wbWMvYXJ0aWNsZXMvUE1DNDU0OTg3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MjciLCIkdHlwZSI6IlN3aXNzQWNhZGVtaWMuQ2l0YXZpLkxpbmtlZFJlc291cmNlLCBTd2lzc0FjYWRlbWljLkNpdGF2aSIsIkxpbmtlZFJlc291cmNlVHlwZSI6MiwiT3JpZ2luYWxTdHJpbmciOiJDOlxcVXNlcnNcXGtpcmNodXRcXEFwcERhdGFcXExvY2FsXFxUZW1wXFx0MHEyMHlxci5qcGciLCJVcmlTdHJpbmciOiIxOGYzMTQ1YS0yMWQ2LTRmNGMtYmRmYi01MWI3NDU5OGYxNT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Tk2L2ptaXIuMzcyMyIsIkVkaXRvcnMiOltdLCJFdmFsdWF0aW9uQ29tcGxleGl0eSI6MCwiRXZhbHVhdGlvblNvdXJjZVRleHRGb3JtYXQiOjAsIkdyb3VwcyI6W3siJGlkIjoiMjk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jU1MjY2MTUiLCJVcmlTdHJpbmciOiJodHRwOi8vd3d3Lm5jYmkubmxtLm5paC5nb3YvcHVibWVkLzI1NTI2NjE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GQxOTZlMDYtMDEyZS00NGIxLWJkYjYtZTgwMDRjMjM1YzM5IiwiTW9kaWZpZWRPbiI6IjIwMTktMDctMjlUMDk6NDQ6MD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yMTk2L2ptaXIuMzcyMyIsIlVyaVN0cmluZyI6Imh0dHBzOi8vZG9pLm9yZy8xMC4yMTk2L2ptaXIuMzc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jQ5ODJhZmI1LTI5YmItNDk3MS05YTYzLTdkNWUxYmJmOGMxYiIsIk1vZGlmaWVkT24iOiIyMDE5LTA3LTI5VDA5OjQ0OjA1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DI4NTcyMiIsIlVyaVN0cmluZyI6Imh0dHBzOi8vd3d3Lm5jYmkubmxtLm5paC5nb3YvcG1jL2FydGljbGVzL1BNQzQyODU3Mj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10, 11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 xml:space="preserve"> OTs  also felt, that a virtual reality tool is superior</w:t>
            </w:r>
            <w:r w:rsidR="004746F6">
              <w:rPr>
                <w:sz w:val="14"/>
                <w:szCs w:val="18"/>
              </w:rPr>
              <w:t xml:space="preserve"> to drawings and photograph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45daef4-5fa4-4755-886c-c9da7e59ff72"/>
                <w:id w:val="1524819634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ZDQwNTJjLTlhZjctNDBiMy04NjRlLTMwMWFjNTY3NGFmMCIsIlJhbmdlTGVuZ3RoIjo0LCJSZWZlcmVuY2VJZCI6IjE4ZjMxNDVhLTIxZDYtNGY0Yy1iZGZiLTUxYjc0NTk4Zj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ydGh1ciIsIkxhc3ROYW1lIjoiTW9uZXkiLCJQcm90ZWN0ZWQiOmZhbHNlLCJTZXgiOjIsIkNyZWF0ZWRCeSI6Il9VdGEgS2lyY2huZXItSGVrbGF1IiwiQ3JlYXRlZE9uIjoiMjAxOS0wNy0yOVQxMTo0Mzo1NyIsIk1vZGlmaWVkQnkiOiJfVXRhIEtpcmNobmVyLUhla2xhdSIsIklkIjoiNzkwZTY0NzUtNWIxMi00YmUyLWIyNDUtOWI3ZmY2MjYzNDU1IiwiTW9kaWZpZWRPbiI6IjIwMTktMDctMjlUMDk6NDQ6MDAiLCJQcm9qZWN0Ijp7IiRyZWYiOiI1In19LHsiJGlkIjoiNy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2lyY2h1dFxcQXBwRGF0YVxcTG9jYWxcXFRlbXBcXHQwcTIweXFyLmpwZyIsIlVyaVN0cmluZyI6IjE4ZjMxNDVhLTIxZDYtNGY0Yy1iZGZiLTUxYjc0NTk4ZjE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5Ni9qbWlyLjM3MjMiLCJFZGl0b3JzIjpbXSwiRXZhbHVhdGlvbkNvbXBsZXhpdHkiOjAsIkV2YWx1YXRpb25Tb3VyY2VUZXh0Rm9ybWF0IjowLCJHcm91cHMiOlt7IiRpZCI6IjEw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NTI2NjE1IiwiVXJpU3RyaW5nIjoiaHR0cDovL3d3dy5uY2JpLm5sbS5uaWguZ292L3B1Ym1lZC8yNTUyNjY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hkMTk2ZTA2LTAxMmUtNDRiMS1iZGI2LWU4MDA0YzIzNWMzOSIsIk1vZGlmaWVkT24iOiIyMDE5LTA3LTI5VDA5OjQ0OjA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5Ni9qbWlyLjM3MjMiLCJVcmlTdHJpbmciOiJodHRwczovL2RvaS5vcmcvMTAuMjE5Ni9qbWlyLjM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0OTgyYWZiNS0yOWJiLTQ5NzEtOWE2My03ZDVlMWJiZjhjMWIiLCJNb2RpZmllZE9uIjoiMjAxOS0wNy0yOVQwOTo0ND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yODU3MjIiLCJVcmlTdHJpbmciOiJodHRwczovL3d3dy5uY2JpLm5sbS5uaWguZ292L3BtYy9hcnRpY2xlcy9QTUM0Mjg1Nz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MDc0MzQxOTctMWUyZi00NDllLWE0ODEtM2NjYTM2MGRiNjBjIiwiTW9kaWZpZWRPbiI6IjIwMTktMDctMjlUMDk6NDQ6MDUiLCJQcm9qZWN0Ijp7IiRyZWYiOiI1In19XSwiTnVtYmVyIjoiMTIiLCJPcmdhbml6YXRpb25zIjpbXSwiT3RoZXJzSW52b2x2ZWQiOltdLCJQYWdlQ291bnQiOiIxNCIsIlBhZ2VSYW5nZSI6IjxzcD5cclxuICA8bnM+T21pdDwvbnM+XHJcbiAgPG9zPmUyODM8L29zPlxyXG4gIDxwcz5lMjgzPC9wcz5cclxuPC9zcD5cclxuPG9zPmUyODM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10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 Participants felt that the OT could communicate</w:t>
            </w:r>
            <w:r w:rsidR="004746F6">
              <w:rPr>
                <w:sz w:val="14"/>
                <w:szCs w:val="18"/>
              </w:rPr>
              <w:t xml:space="preserve"> better about modification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f751f14-f7e0-4cc6-af1e-afb8e5c025e6"/>
                <w:id w:val="1471101111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yYWJlNGEwLTRlNTYtNDE4Ny05NDZhLTgxM2FlMjUxMDQxNCIsIlJhbmdlTGVuZ3RoIjo0LCJSZWZlcmVuY2VJZCI6ImEyNjdiYjlhLTkxNmEtNGUxYy1iYzljLTg1MTFkOTMxMjg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RodXIiLCJMYXN0TmFtZSI6Ik1vbmV5IiwiTWlkZGxlTmFtZSI6IkcuIiwiUHJvdGVjdGVkIjpmYWxzZSwiU2V4IjoyLCJDcmVhdGVkQnkiOiJfVXRhIEtpcmNobmVyLUhla2xhdSIsIkNyZWF0ZWRPbiI6IjIwMTktMDctMjlUMTE6NDM6NTciLCJNb2RpZmllZEJ5IjoiX1V0YSBLaXJjaG5lci1IZWtsYXUiLCJJZCI6IjdkOWU0NmZjLTQ0Y2MtNDg5OC04NjM0LWQ0ZmNhNmI0YjU5ZSIsIk1vZGlmaWVkT24iOiIyMDE5LTA3LTI5VDA5OjQ0OjAwIiwiUHJvamVjdCI6eyIkaWQiOiI1IiwiJHR5cGUiOiJTd2lzc0FjYWRlbWljLkNpdGF2aS5Qcm9qZWN0LCBTd2lzc0FjYWRlbWljLkNpdGF2aSJ9fSx7IiRpZCI6IjY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NyIsIiR0eXBlIjoiU3dpc3NBY2FkZW1pYy5DaXRhdmkuUGVyc29uLCBTd2lzc0FjYWRlbWljLkNpdGF2aSIsIkZpcnN0TmFtZSI6IkthdGhlcmluZSIsIkxhc3ROYW1lIjoiWW91bmciLCJNaWRkbGVOYW1lIjoiTC4iLCJQcm90ZWN0ZWQiOmZhbHNlLCJTZXgiOjEsIkNyZWF0ZWRCeSI6Il9VdGEgS2lyY2huZXItSGVrbGF1IiwiQ3JlYXRlZE9uIjoiMjAxOS0wNy0yOVQxMTo0Mzo1NyIsIk1vZGlmaWVkQnkiOiJfVXRhIEtpcmNobmVyLUhla2xhdSIsIklkIjoiMmJkMTRmY2EtM2ExNS00ODU5LWFlZWQtZGU4ODgxYzk2ZGIzIiwiTW9kaWZpZWRPbiI6IjIwMTktMDctMjlUMDk6NDQ6MDAiLCJQcm9qZWN0Ijp7IiRyZWYiOiI1In19LHsiJGlkIjoiOC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tpcmNodXRcXEFwcERhdGFcXExvY2FsXFxUZW1wXFxmMmd4bTQ0bS5qcGciLCJVcmlTdHJpbmciOiJhMjY3YmI5YS05MTZhLTRlMWMtYmM5Yy04NTExZDkzMTI4N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xMjkxMS0wMTUtMDE5MC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yOTExLTAxNS0wMTkwLTIiLCJVcmlTdHJpbmciOiJodHRwczovL2RvaS5vcmcvMTAuMTE4Ni9zMTI5MTEtMDE1LTAxOTA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U1YmM3MGQwLTI3OWUtNGI5Yi1iYzQyLTAwNDllYTE2YzhkOCIsIk1vZGlmaWVkT24iOiIyMDE5LTA3LTI5VDA5OjQ0OjE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MDcwNDgiLCJVcmlTdHJpbmciOiJodHRwOi8vd3d3Lm5jYmkubmxtLm5paC5nb3YvcHVibWVkLzI2MzA3MD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zBkNWNjNTAtMWMwOS00M2JmLThjOWItN2ViMzE2MGJlMmZjIiwiTW9kaWZpZWRPbiI6IjIwMTktMDctMjlUMDk6NDQ6M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NTQ5ODc3IiwiVXJpU3RyaW5nIjoiaHR0cHM6Ly93d3cubmNiaS5ubG0ubmloLmdvdi9wbWMvYXJ0aWNsZXMvUE1DNDU0OTg3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11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 xml:space="preserve"> or even decisions against a di</w:t>
            </w:r>
            <w:r w:rsidR="004746F6">
              <w:rPr>
                <w:sz w:val="14"/>
                <w:szCs w:val="18"/>
              </w:rPr>
              <w:t xml:space="preserve">scharge in the patients hom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1855abf-c638-4d4e-932e-ebd566c27c89"/>
                <w:id w:val="-1565021996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MjljOGFlLTMwMjEtNGUzOC1hNjM5LTU4YmMzMTRlNDg2MyIsIlJhbmdlTGVuZ3RoIjozLCJSZWZlcmVuY2VJZCI6IjJiOTBhNjQwLWZiMzYtNDYyMy1hMTJhLTBiMmQzZWUwM2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kiLCIkdHlwZSI6IlN3aXNzQWNhZGVtaWMuQ2l0YXZpLlBlcnNvbiwgU3dpc3NBY2FkZW1pYy5DaXRhdmkiLCJGaXJzdE5hbWUiOiJBdnJpbCIsIkxhc3ROYW1lIjoiRHJ1bW1vbmQiLCJQcm90ZWN0ZWQiOmZhbHNlLCJTZXgiOjEsIkNyZWF0ZWRCeSI6Il9VdGEgS2lyY2huZXItSGVrbGF1IiwiQ3JlYXRlZE9uIjoiMjAxOS0wNy0yOVQxMTo0Mzo1NyIsIk1vZGlmaWVkQnkiOiJfVXRhIEtpcmNobmVyLUhla2xhdSIsIklkIjoiZTE2M2E3ZDUtYzI5ZS00NmY5LThlYTgtNTk3MTJhZGE3NTdiIiwiTW9kaWZpZWRPbiI6IjIwMTktMDctMjlUMDk6NDQ6MD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aWQiOiIxMi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aWQiOiIx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zE4NTVhYmYtYzYzOC00ZDRlLTkzMmUtZWJkNTY2YzI3Yzg5IiwiVGV4dCI6IlsyXSIsIldBSVZlcnNpb24iOiI2LjUuMC4wIn0=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2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 Providing a visualization represents a chance for patients to give immediate</w:t>
            </w:r>
            <w:r w:rsidR="004746F6">
              <w:rPr>
                <w:sz w:val="14"/>
                <w:szCs w:val="18"/>
              </w:rPr>
              <w:t xml:space="preserve"> feedback on proposed change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b4da127e-669d-4a27-b9b6-3aa2f965d50b"/>
                <w:id w:val="2113472996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Njg1NGExLWZjNmUtNDAwZC04NDI2LWE3MmE1ZDRkZjc5MiIsIlJhbmdlTGVuZ3RoIjo0LCJSZWZlcmVuY2VJZCI6IjE4ZjMxNDVhLTIxZDYtNGY0Yy1iZGZiLTUxYjc0NTk4Zj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ydGh1ciIsIkxhc3ROYW1lIjoiTW9uZXkiLCJQcm90ZWN0ZWQiOmZhbHNlLCJTZXgiOjIsIkNyZWF0ZWRCeSI6Il9VdGEgS2lyY2huZXItSGVrbGF1IiwiQ3JlYXRlZE9uIjoiMjAxOS0wNy0yOVQxMTo0Mzo1NyIsIk1vZGlmaWVkQnkiOiJfVXRhIEtpcmNobmVyLUhla2xhdSIsIklkIjoiNzkwZTY0NzUtNWIxMi00YmUyLWIyNDUtOWI3ZmY2MjYzNDU1IiwiTW9kaWZpZWRPbiI6IjIwMTktMDctMjlUMDk6NDQ6MDAiLCJQcm9qZWN0Ijp7IiRyZWYiOiI1In19LHsiJGlkIjoiNy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2lyY2h1dFxcQXBwRGF0YVxcTG9jYWxcXFRlbXBcXHQwcTIweXFyLmpwZyIsIlVyaVN0cmluZyI6IjE4ZjMxNDVhLTIxZDYtNGY0Yy1iZGZiLTUxYjc0NTk4ZjE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5Ni9qbWlyLjM3MjMiLCJFZGl0b3JzIjpbXSwiRXZhbHVhdGlvbkNvbXBsZXhpdHkiOjAsIkV2YWx1YXRpb25Tb3VyY2VUZXh0Rm9ybWF0IjowLCJHcm91cHMiOlt7IiRpZCI6IjEw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NTI2NjE1IiwiVXJpU3RyaW5nIjoiaHR0cDovL3d3dy5uY2JpLm5sbS5uaWguZ292L3B1Ym1lZC8yNTUyNjY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hkMTk2ZTA2LTAxMmUtNDRiMS1iZGI2LWU4MDA0YzIzNWMzOSIsIk1vZGlmaWVkT24iOiIyMDE5LTA3LTI5VDA5OjQ0OjA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5Ni9qbWlyLjM3MjMiLCJVcmlTdHJpbmciOiJodHRwczovL2RvaS5vcmcvMTAuMjE5Ni9qbWlyLjM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0OTgyYWZiNS0yOWJiLTQ5NzEtOWE2My03ZDVlMWJiZjhjMWIiLCJNb2RpZmllZE9uIjoiMjAxOS0wNy0yOVQwOTo0ND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yODU3MjIiLCJVcmlTdHJpbmciOiJodHRwczovL3d3dy5uY2JpLm5sbS5uaWguZ292L3BtYy9hcnRpY2xlcy9QTUM0Mjg1Nz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MDc0MzQxOTctMWUyZi00NDllLWE0ODEtM2NjYTM2MGRiNjBjIiwiTW9kaWZpZWRPbiI6IjIwMTktMDctMjlUMDk6NDQ6MDUiLCJQcm9qZWN0Ijp7IiRyZWYiOiI1In19XSwiTnVtYmVyIjoiMTIiLCJPcmdhbml6YXRpb25zIjpbXSwiT3RoZXJzSW52b2x2ZWQiOltdLCJQYWdlQ291bnQiOiIxNCIsIlBhZ2VSYW5nZSI6IjxzcD5cclxuICA8bnM+T21pdDwvbnM+XHJcbiAgPG9zPmUyODM8L29zPlxyXG4gIDxwcz5lMjgzPC9wcz5cclxuPC9zcD5cclxuPG9zPmUyODM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10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 xml:space="preserve"> and</w:t>
            </w:r>
            <w:r>
              <w:rPr>
                <w:sz w:val="14"/>
                <w:szCs w:val="18"/>
              </w:rPr>
              <w:t xml:space="preserve"> </w:t>
            </w:r>
            <w:r w:rsidR="004746F6">
              <w:rPr>
                <w:sz w:val="14"/>
                <w:szCs w:val="18"/>
              </w:rPr>
              <w:t xml:space="preserve">facilitate equal discussion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9d94d35-8eac-42d1-b2ba-16e5500a36f6"/>
                <w:id w:val="856152045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yOTMwY2Y3LTc0YTQtNDcyYi04ZjA2LTZmMzRiYzAzNzk3NiIsIlJhbmdlTGVuZ3RoIjozLCJSZWZlcmVuY2VJZCI6IjJiOTBhNjQwLWZiMzYtNDYyMy1hMTJhLTBiMmQzZWUwM2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kiLCIkdHlwZSI6IlN3aXNzQWNhZGVtaWMuQ2l0YXZpLlBlcnNvbiwgU3dpc3NBY2FkZW1pYy5DaXRhdmkiLCJGaXJzdE5hbWUiOiJBdnJpbCIsIkxhc3ROYW1lIjoiRHJ1bW1vbmQiLCJQcm90ZWN0ZWQiOmZhbHNlLCJTZXgiOjEsIkNyZWF0ZWRCeSI6Il9VdGEgS2lyY2huZXItSGVrbGF1IiwiQ3JlYXRlZE9uIjoiMjAxOS0wNy0yOVQxMTo0Mzo1NyIsIk1vZGlmaWVkQnkiOiJfVXRhIEtpcmNobmVyLUhla2xhdSIsIklkIjoiZTE2M2E3ZDUtYzI5ZS00NmY5LThlYTgtNTk3MTJhZGE3NTdiIiwiTW9kaWZpZWRPbiI6IjIwMTktMDctMjlUMDk6NDQ6MD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aWQiOiIxMi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aWQiOiIx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zlkOTRkMzUtOGVhYy00MmQxLWIyYmEtMTZlNTUwMGEzNmY2IiwiVGV4dCI6IlsyXSIsIldBSVZlcnNpb24iOiI2LjUuMC4wIn0=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2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 xml:space="preserve"> which allow</w:t>
            </w:r>
            <w:r w:rsidR="004746F6">
              <w:rPr>
                <w:sz w:val="14"/>
                <w:szCs w:val="18"/>
              </w:rPr>
              <w:t xml:space="preserve">s shared decision making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d5b54344-be22-4d51-8d99-09c66a61d0b2"/>
                <w:id w:val="-1414930190"/>
                <w:placeholder>
                  <w:docPart w:val="DefaultPlaceholder_-1854013440"/>
                </w:placeholder>
              </w:sdtPr>
              <w:sdtEndPr/>
              <w:sdtContent>
                <w:r w:rsidR="004746F6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OTM2MTVkLWYwZTMtNGY2OC05MTA4LWRkZjllNmQxZTVmNiIsIlJhbmdlTGVuZ3RoIjozLCJSZWZlcmVuY2VJZCI6IjE4ZjMxNDVhLTIxZDYtNGY0Yy1iZGZiLTUxYjc0NTk4Zj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ydGh1ciIsIkxhc3ROYW1lIjoiTW9uZXkiLCJQcm90ZWN0ZWQiOmZhbHNlLCJTZXgiOjIsIkNyZWF0ZWRCeSI6Il9VdGEgS2lyY2huZXItSGVrbGF1IiwiQ3JlYXRlZE9uIjoiMjAxOS0wNy0yOVQxMTo0Mzo1NyIsIk1vZGlmaWVkQnkiOiJfVXRhIEtpcmNobmVyLUhla2xhdSIsIklkIjoiNzkwZTY0NzUtNWIxMi00YmUyLWIyNDUtOWI3ZmY2MjYzNDU1IiwiTW9kaWZpZWRPbiI6IjIwMTktMDctMjlUMDk6NDQ6MDAiLCJQcm9qZWN0Ijp7IiRyZWYiOiI1In19LHsiJGlkIjoiNy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2lyY2h1dFxcQXBwRGF0YVxcTG9jYWxcXFRlbXBcXHQwcTIweXFyLmpwZyIsIlVyaVN0cmluZyI6IjE4ZjMxNDVhLTIxZDYtNGY0Yy1iZGZiLTUxYjc0NTk4ZjE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5Ni9qbWlyLjM3MjMiLCJFZGl0b3JzIjpbXSwiRXZhbHVhdGlvbkNvbXBsZXhpdHkiOjAsIkV2YWx1YXRpb25Tb3VyY2VUZXh0Rm9ybWF0IjowLCJHcm91cHMiOlt7IiRpZCI6IjEw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NTI2NjE1IiwiVXJpU3RyaW5nIjoiaHR0cDovL3d3dy5uY2JpLm5sbS5uaWguZ292L3B1Ym1lZC8yNTUyNjY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hkMTk2ZTA2LTAxMmUtNDRiMS1iZGI2LWU4MDA0YzIzNWMzOSIsIk1vZGlmaWVkT24iOiIyMDE5LTA3LTI5VDA5OjQ0OjA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5Ni9qbWlyLjM3MjMiLCJVcmlTdHJpbmciOiJodHRwczovL2RvaS5vcmcvMTAuMjE5Ni9qbWlyLjM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0OTgyYWZiNS0yOWJiLTQ5NzEtOWE2My03ZDVlMWJiZjhjMWIiLCJNb2RpZmllZE9uIjoiMjAxOS0wNy0yOVQwOTo0ND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yODU3MjIiLCJVcmlTdHJpbmciOiJodHRwczovL3d3dy5uY2JpLm5sbS5uaWguZ292L3BtYy9hcnRpY2xlcy9QTUM0Mjg1Nz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MDc0MzQxOTctMWUyZi00NDllLWE0ODEtM2NjYTM2MGRiNjBjIiwiTW9kaWZpZWRPbiI6IjIwMTktMDctMjlUMDk6NDQ6MDUiLCJQcm9qZWN0Ijp7IiRyZWYiOiI1In19XSwiTnVtYmVyIjoiMTIiLCJPcmdhbml6YXRpb25zIjpbXSwiT3RoZXJzSW52b2x2ZWQiOltdLCJQYWdlQ291bnQiOiIxNCIsIlBhZ2VSYW5nZSI6IjxzcD5cclxuICA8bnM+T21pdDwvbnM+XHJcbiAgPG9zPmUyODM8L29zPlxyXG4gIDxwcz5lMjgzPC9wcz5cclxuPC9zcD5cclxuPG9zPmUyODM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MTI5MTEtMDE1LTAxOTAt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jkxMS0wMTUtMDE5MC0yIiwiVXJpU3RyaW5nIjoiaHR0cHM6Ly9kb2kub3JnLzEwLjExODYvczEyOTExLTAxNS0wMTkwLT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lNWJjNzBkMC0yNzllLTRiOWItYmM0Mi0wMDQ5ZWExNmM4ZDgiLCJNb2RpZmllZE9uIjoiMjAxOS0wNy0yOVQwOTo0NDoxM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I2MzA3MDQ4IiwiVXJpU3RyaW5nIjoiaHR0cDovL3d3dy5uY2JpLm5sbS5uaWguZ292L3B1Ym1lZC8yNjMwNzA0O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MwZDVjYzUwLTFjMDktNDNiZi04YzliLTdlYjMxNjBiZTJmYyIsIk1vZGlmaWVkT24iOiIyMDE5LTA3LTI5VDA5OjQ0OjEw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DU0OTg3NyIsIlVyaVN0cmluZyI6Imh0dHBzOi8vd3d3Lm5jYmkubmxtLm5paC5nb3YvcG1jL2FydGljbGVzL1BNQzQ1NDk4Nz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}</w:instrText>
                </w:r>
                <w:r w:rsidR="004746F6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4746F6">
                  <w:rPr>
                    <w:noProof/>
                    <w:sz w:val="14"/>
                    <w:szCs w:val="18"/>
                  </w:rPr>
                  <w:t>[10, 11]</w:t>
                </w:r>
                <w:r w:rsidR="004746F6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FC691A">
              <w:rPr>
                <w:sz w:val="14"/>
                <w:szCs w:val="18"/>
              </w:rPr>
              <w:t>.</w:t>
            </w:r>
          </w:p>
        </w:tc>
        <w:tc>
          <w:tcPr>
            <w:tcW w:w="1095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lastRenderedPageBreak/>
              <w:t>• P</w:t>
            </w:r>
            <w:r w:rsidRPr="000A23B7">
              <w:rPr>
                <w:sz w:val="14"/>
                <w:szCs w:val="18"/>
              </w:rPr>
              <w:t xml:space="preserve">atients and carers cannot imagine home modifications and aid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a617297f-5233-4428-b99b-033bddd6721e"/>
                <w:id w:val="-447168923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NGIzZjdhLWFlNDctNGJkMi04NjYyLWIwODYyNTJmZDVlNSIsIlJhbmdlTGVuZ3RoIjozLCJSZWZlcmVuY2VJZCI6IjJiOTBhNjQwLWZiMzYtNDYyMy1hMTJhLTBiMmQzZWUwM2V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kiLCIkdHlwZSI6IlN3aXNzQWNhZGVtaWMuQ2l0YXZpLlBlcnNvbiwgU3dpc3NBY2FkZW1pYy5DaXRhdmkiLCJGaXJzdE5hbWUiOiJBdnJpbCIsIkxhc3ROYW1lIjoiRHJ1bW1vbmQiLCJQcm90ZWN0ZWQiOmZhbHNlLCJTZXgiOjEsIkNyZWF0ZWRCeSI6Il9VdGEgS2lyY2huZXItSGVrbGF1IiwiQ3JlYXRlZE9uIjoiMjAxOS0wNy0yOVQxMTo0Mzo1NyIsIk1vZGlmaWVkQnkiOiJfVXRhIEtpcmNobmVyLUhla2xhdSIsIklkIjoiZTE2M2E3ZDUtYzI5ZS00NmY5LThlYTgtNTk3MTJhZGE3NTdiIiwiTW9kaWZpZWRPbiI6IjIwMTktMDctMjlUMDk6NDQ6MDA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aWQiOiIxMi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aWQiOiIxNi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YTYxNzI5N2YtNTIzMy00NDI4LWI5OWItMDMzYmRkZDY3MjFlIiwiVGV4dCI6Ilsy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2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 patients have concerns, that modifications might hinder usual performanc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5115129a-d932-4c7d-8340-83f51a4d2c50"/>
                <w:id w:val="-942763412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xMDMyNzkyLWQwMjYtNDA2MC05NmVmLWViOWU2MmRmOTE3MSIsIlJhbmdlTGVuZ3RoIjozLCJSZWZlcmVuY2VJZCI6ImNjZDNmN2IyLWYxMGYtNGI5NC05NDY0LTIyZTM4MzEyYzF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TE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E4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NTExNTEyOWEtZDkzMi00YzdkLTgzNDAtODNmNTFhNGQyYzUwIiwiVGV4dCI6Ilsz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3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VR helped to give a realistic visualization of possible modifications and aid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8b1892f3-4eb9-4aae-b47b-aba7c5480862"/>
                <w:id w:val="-296064497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wM2UyNzM1LTlhZWUtNDBmNi04M2ExLTI4MDVhZmQ4NjY5OSIsIlJhbmdlU3RhcnQiOjIsIlJhbmdlTGVuZ3RoIjo0LCJSZWZlcmVuY2VJZCI6IjE4ZjMxNDVhLTIxZDYtNGY0Yy1iZGZiLTUxYjc0NTk4Zj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ydGh1ciIsIkxhc3ROYW1lIjoiTW9uZXkiLCJQcm90ZWN0ZWQiOmZhbHNlLCJTZXgiOjIsIkNyZWF0ZWRCeSI6Il9VdGEgS2lyY2huZXItSGVrbGF1IiwiQ3JlYXRlZE9uIjoiMjAxOS0wNy0yOVQxMTo0Mzo1NyIsIk1vZGlmaWVkQnkiOiJfVXRhIEtpcmNobmVyLUhla2xhdSIsIklkIjoiNzkwZTY0NzUtNWIxMi00YmUyLWIyNDUtOWI3ZmY2MjYzNDU1IiwiTW9kaWZpZWRPbiI6IjIwMTktMDctMjlUMDk6NDQ6MDAiLCJQcm9qZWN0Ijp7IiRyZWYiOiI1In19LHsiJGlkIjoiNy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2lyY2h1dFxcQXBwRGF0YVxcTG9jYWxcXFRlbXBcXHQwcTIweXFyLmpwZyIsIlVyaVN0cmluZyI6IjE4ZjMxNDVhLTIxZDYtNGY0Yy1iZGZiLTUxYjc0NTk4ZjE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5Ni9qbWlyLjM3MjMiLCJFZGl0b3JzIjpbXSwiRXZhbHVhdGlvbkNvbXBsZXhpdHkiOjAsIkV2YWx1YXRpb25Tb3VyY2VUZXh0Rm9ybWF0IjowLCJHcm91cHMiOlt7IiRpZCI6IjEw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NTI2NjE1IiwiVXJpU3RyaW5nIjoiaHR0cDovL3d3dy5uY2JpLm5sbS5uaWguZ292L3B1Ym1lZC8yNTUyNjY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hkMTk2ZTA2LTAxMmUtNDRiMS1iZGI2LWU4MDA0YzIzNWMzOSIsIk1vZGlmaWVkT24iOiIyMDE5LTA3LTI5VDA5OjQ0OjA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5Ni9qbWlyLjM3MjMiLCJVcmlTdHJpbmciOiJodHRwczovL2RvaS5vcmcvMTAuMjE5Ni9qbWlyLjM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0OTgyYWZiNS0yOWJiLTQ5NzEtOWE2My03ZDVlMWJiZjhjMWIiLCJNb2RpZmllZE9uIjoiMjAxOS0wNy0yOVQwOTo0ND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yODU3MjIiLCJVcmlTdHJpbmciOiJodHRwczovL3d3dy5uY2JpLm5sbS5uaWguZ292L3BtYy9hcnRpY2xlcy9QTUM0Mjg1Nz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MDc0MzQxOTctMWUyZi00NDllLWE0ODEtM2NjYTM2MGRiNjBjIiwiTW9kaWZpZWRPbiI6IjIwMTktMDctMjlUMDk6NDQ6MDUiLCJQcm9qZWN0Ijp7IiRyZWYiOiI1In19XSwiTnVtYmVyIjoiMTIiLCJPcmdhbml6YXRpb25zIjpbXSwiT3RoZXJzSW52b2x2ZWQiOltdLCJQYWdlQ291bnQiOiIxNCIsIlBhZ2VSYW5nZSI6IjxzcD5cclxuICA8bnM+T21pdDwvbnM+XHJcbiAgPG9zPmUyODM8L29zPlxyXG4gIDxwcz5lMjgzPC9wcz5cclxuPC9zcD5cclxuPG9zPmUyODM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MTI5MTEtMDE1LTAxOTAt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g2L3MxMjkxMS0wMTUtMDE5MC0yIiwiVXJpU3RyaW5nIjoiaHR0cHM6Ly9kb2kub3JnLzEwLjExODYvczEyOTExLTAxNS0wMTkwLT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lNWJjNzBkMC0yNzllLTRiOWItYmM0Mi0wMDQ5ZWExNmM4ZDgiLCJNb2RpZmllZE9uIjoiMjAxOS0wNy0yOVQwOTo0NDoxM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I2MzA3MDQ4IiwiVXJpU3RyaW5nIjoiaHR0cDovL3d3dy5uY2JpLm5sbS5uaWguZ292L3B1Ym1lZC8yNjMwNzA0O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MwZDVjYzUwLTFjMDktNDNiZi04YzliLTdlYjMxNjBiZTJmYyIsIk1vZGlmaWVkT24iOiIyMDE5LTA3LTI5VDA5OjQ0OjEw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DU0OTg3NyIsIlVyaVN0cmluZyI6Imh0dHBzOi8vd3d3Lm5jYmkubmxtLm5paC5nb3YvcG1jL2FydGljbGVzL1BNQzQ1NDk4Nz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zMDgwMjI2MTY2NTcxMTEiLCJFZGl0b3JzIjpbXSwiRXZhbHVhdGlvbkNvbXBsZXhpdHkiOjAsIkV2YWx1YXRpb25Tb3VyY2VUZXh0Rm9ybWF0IjowLCJHcm91cHMiOlt7IiRyZWYiOiIxMCJ9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MTAuMTE3Ny8wMzA4MDIyNjE2NjU3MTExIiwiVXJpU3RyaW5nIjoiaHR0cHM6Ly9kb2kub3JnLzEwLjExNzcvMDMwODAyMjYxNjY1NzExM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 w:rsidR="00084A06">
                  <w:rPr>
                    <w:sz w:val="14"/>
                    <w:szCs w:val="18"/>
                  </w:rPr>
                  <w:t>[2, 10, 11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VR enables equal understanding, immediate feedback enables empowers patients  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4c54099b-60e7-4817-b56f-bbe71c6e8a11"/>
                <w:id w:val="322477995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2M2EzNzgwLWY1MmQtNGQ0NS04MzA1LTNiNmM2MGRkYjM5MCIsIlJhbmdlU3RhcnQiOjIsIlJhbmdlTGVuZ3RoIjozLCJSZWZlcmVuY2VJZCI6IjZhNjk4MTQ3LTk0ZDctNGQ5My1hNzEzLWU1YzViMmNmNzV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3IiwiJHR5cGUiOiJTd2lzc0FjYWRlbWljLkNpdGF2aS5QZXJzb24sIFN3aXNzQWNhZGVtaWMuQ2l0YXZpIiwiRmlyc3ROYW1lIjoiSmVubmlmZXIiLCJMYXN0TmFtZSI6IlN0cmFkZGVuIiwiUHJvdGVjdGVkIjpmYWxzZSwiU2V4IjoxLCJDcmVhdGVkQnkiOiJfVXRhIEtpcmNobmVyLUhla2xhdSIsIkNyZWF0ZWRPbiI6IjIwMTktMDctMjlUMTE6NTc6MzMiLCJNb2RpZmllZEJ5IjoiX1V0YSBLaXJjaG5lci1IZWtsYXUiLCJJZCI6Ijc4MzYzOGM5LTVkMDctNDdlOS1iYjE5LWUzMDViZTIyNzcyNCIsIk1vZGlmaWVkT24iOiIyMDE5LTA3LTI5VDA5OjU3OjM2IiwiUHJvamVjdCI6eyIkcmVmIjoiNSJ9fSx7IiRpZCI6Ijg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5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TA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aWQiOiIxMS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2lyY2h1dFxcQXBwRGF0YVxcTG9jYWxcXFRlbXBcXGNheHYxaG01LmpwZyIsIlVyaVN0cmluZyI6IjZhNjk4MTQ3LTk0ZDctNGQ5My1hNzEzLWU1YzViMmNmNzV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E1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LHsiJGlkIjoiMTYiLCIkdHlwZSI6IlN3aXNzQWNhZGVtaWMuQ2l0YXZpLkNpdGF0aW9ucy5Xb3JkUGxhY2Vob2xkZXJFbnRyeSwgU3dpc3NBY2FkZW1pYy5DaXRhdmkiLCJJZCI6IjcwMTRiM2YyLWJmMzUtNGNhOC04YWU1LWRlMWJkNGNhMjYzZiIsIlJhbmdlU3RhcnQiOjUsIlJhbmdlTGVuZ3RoIjo1LCJSZWZlcmVuY2VJZCI6ImEyNjdiYjlhLTkxNmEtNGUxYy1iYzljLTg1MTFkOTMxMjg1Z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MTI5MTEtMDE1LTAxOTAtM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g2L3MxMjkxMS0wMTUtMDE5MC0yIiwiVXJpU3RyaW5nIjoiaHR0cHM6Ly9kb2kub3JnLzEwLjExODYvczEyOTExLTAxNS0wMTkw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lNWJjNzBkMC0yNzllLTRiOWItYmM0Mi0wMDQ5ZWExNmM4ZDgiLCJNb2RpZmllZE9uIjoiMjAxOS0wNy0yOVQwOTo0NDoxM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2MzA3MDQ4IiwiVXJpU3RyaW5nIjoiaHR0cDovL3d3dy5uY2JpLm5sbS5uaWguZ292L3B1Ym1lZC8yNjMwNzA0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MwZDVjYzUwLTFjMDktNDNiZi04YzliLTdlYjMxNjBiZTJmYyIsIk1vZGlmaWVkT24iOiIyMDE5LTA3LTI5VDA5OjQ0OjEw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UE1DNDU0OTg3NyIsIlVyaVN0cmluZyI6Imh0dHBzOi8vd3d3Lm5jYmkubmxtLm5paC5nb3YvcG1jL2FydGljbGVzL1BNQzQ1NDk4Nz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zMDgwMjI2MTY2NTcxMTEiLCJFZGl0b3JzIjpbXSwiRXZhbHVhdGlvbkNvbXBsZXhpdHkiOjAsIkV2YWx1YXRpb25Tb3VyY2VUZXh0Rm9ybWF0IjowLCJHcm91cHMiOlt7IiRyZWYiOiIxNCJ9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E3Ny8wMzA4MDIyNjE2NjU3MTExIiwiVXJpU3RyaW5nIjoiaHR0cHM6Ly9kb2kub3JnLzEwLjExNzcvMDMwODAyMjYxNjY1NzEx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 w:rsidR="00084A06">
                  <w:rPr>
                    <w:sz w:val="14"/>
                    <w:szCs w:val="18"/>
                  </w:rPr>
                  <w:t>[2, 4, 11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 patients have own solutions for aid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5f1ad0a0-a25f-4783-ad0d-3244e6bdd163"/>
                <w:id w:val="318782984"/>
                <w:placeholder>
                  <w:docPart w:val="45370D67244C4635BE0265D435C33BB8"/>
                </w:placeholder>
              </w:sdtPr>
              <w:sdtEndPr/>
              <w:sdtContent>
                <w:r w:rsidRPr="000A23B7">
                  <w:rPr>
                    <w:sz w:val="14"/>
                    <w:szCs w:val="18"/>
                  </w:rPr>
                  <w:fldChar w:fldCharType="begin"/>
                </w:r>
                <w:r w:rsidR="004F6749">
                  <w:rPr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xNy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XSwiRm9ybWF0dGVkVGV4dCI6eyIkaWQiOiIxOCIsIkNvdW50IjoxLCJUZXh0VW5pdHMiOlt7IiRpZCI6IjE5IiwiRm9udFN0eWxlIjp7IiRpZCI6IjIwIiwiTmV1dHJhbCI6dHJ1ZX0sIlJlYWRpbmdPcmRlciI6MSwiVGV4dCI6Ils3XSJ9XX0sIlRhZyI6IkNpdGF2aVBsYWNlaG9sZGVyIzVmMWFkMGEwLWEyNWYtNDc4My1hZDBkLTMyNDRlNmJkZDE2MyIsIlRleHQiOiJbN10iLCJXQUlWZXJzaW9uIjoiNi41LjAuMCJ9}</w:instrText>
                </w:r>
                <w:r w:rsidRPr="000A23B7">
                  <w:rPr>
                    <w:sz w:val="14"/>
                    <w:szCs w:val="18"/>
                  </w:rPr>
                  <w:fldChar w:fldCharType="separate"/>
                </w:r>
                <w:r>
                  <w:rPr>
                    <w:sz w:val="14"/>
                    <w:szCs w:val="18"/>
                  </w:rPr>
                  <w:t>[7]</w:t>
                </w:r>
                <w:r w:rsidRPr="000A23B7">
                  <w:rPr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46" w:type="pct"/>
          </w:tcPr>
          <w:p w:rsidR="00F94E33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5 </w:t>
            </w:r>
            <w:r w:rsidRPr="000A23B7">
              <w:rPr>
                <w:b/>
                <w:sz w:val="14"/>
                <w:szCs w:val="18"/>
              </w:rPr>
              <w:t>Provide tailored adaptations based on shared decision making and involve explicitly patients ideas, solutions and expectations in planning home modifications.</w:t>
            </w:r>
            <w:r>
              <w:rPr>
                <w:b/>
                <w:sz w:val="14"/>
                <w:szCs w:val="18"/>
              </w:rPr>
              <w:t xml:space="preserve"> </w:t>
            </w:r>
          </w:p>
          <w:p w:rsidR="00F94E33" w:rsidRPr="000A23B7" w:rsidRDefault="00F94E33" w:rsidP="0057244D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>5.</w:t>
            </w:r>
            <w:r w:rsidR="00BF472C">
              <w:rPr>
                <w:b/>
                <w:sz w:val="14"/>
                <w:szCs w:val="18"/>
              </w:rPr>
              <w:t>1</w:t>
            </w:r>
            <w:r w:rsidR="0057244D">
              <w:rPr>
                <w:b/>
                <w:sz w:val="14"/>
                <w:szCs w:val="18"/>
              </w:rPr>
              <w:t xml:space="preserve"> </w:t>
            </w:r>
            <w:r w:rsidR="0057244D" w:rsidRPr="0057244D">
              <w:rPr>
                <w:b/>
                <w:sz w:val="14"/>
                <w:szCs w:val="18"/>
              </w:rPr>
              <w:t>Use appropriate visualization and discuss recommended aids and home modifications.</w:t>
            </w:r>
            <w:bookmarkStart w:id="0" w:name="_GoBack"/>
            <w:bookmarkEnd w:id="0"/>
          </w:p>
        </w:tc>
      </w:tr>
      <w:tr w:rsidR="00F94E33" w:rsidRPr="000A23B7" w:rsidTr="00F94E33">
        <w:trPr>
          <w:trHeight w:val="978"/>
        </w:trPr>
        <w:tc>
          <w:tcPr>
            <w:tcW w:w="105" w:type="pct"/>
            <w:vMerge w:val="restart"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6</w:t>
            </w:r>
          </w:p>
        </w:tc>
        <w:tc>
          <w:tcPr>
            <w:tcW w:w="883" w:type="pct"/>
            <w:vMerge w:val="restart"/>
          </w:tcPr>
          <w:p w:rsidR="00F94E33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Matching </w:t>
            </w:r>
            <w:r w:rsidRPr="000A23B7">
              <w:rPr>
                <w:b/>
                <w:sz w:val="14"/>
                <w:szCs w:val="18"/>
              </w:rPr>
              <w:t>PDHA and clinical patient conditions</w:t>
            </w:r>
          </w:p>
          <w:p w:rsidR="00F94E33" w:rsidRPr="000A23B7" w:rsidRDefault="00F94E33" w:rsidP="00FC691A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Therapists identified some barriers and facilitators to be considered when deciding what kind of pre-discharge home assessment shall be performed</w:t>
            </w:r>
            <w:r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f094a561-d47f-4294-90d6-134f827440e8"/>
                <w:id w:val="2002764854"/>
                <w:placeholder>
                  <w:docPart w:val="2B5BE8160C7A40F0B8538E6F1C18469E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2ZlYjEzLWZjZTctNGNhZC04ZjA3LWRhMDNhMjUyN2QxZCIsIlJhbmdlTGVuZ3RoIjoy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Sx7IiRpZCI6IjE1IiwiJHR5cGUiOiJTd2lzc0FjYWRlbWljLkNpdGF2aS5DaXRhdGlvbnMuV29yZFBsYWNlaG9sZGVyRW50cnksIFN3aXNzQWNhZGVtaWMuQ2l0YXZpIiwiSWQiOiIwMzRiYWZkZC1mY2JjLTQyOTMtYTYzNS02ZTQwYzk2YTE4YzgiLCJSYW5nZVN0YXJ0Ijo4LCJSYW5nZUxlbmd0aCI6MywiUmVmZXJlbmNlSWQiOiJhMjRkZWM5Ni0yY2M3LTRiNjUtODlkMC04ZjIxMGI0YzkxYz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zA3NDA3MTMiLCJVcmlTdHJpbmciOiJodHRwOi8vd3d3Lm5jYmkubmxtLm5paC5nb3YvcHVibWVkLzMwNzQwNzEz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yMC0wOS0xOFQxMjo0MTozMSIsIk1vZGlmaWVkQnkiOiJfVXRhIEtpcmNobmVyLUhla2xhdSIsIklkIjoiNzU0OTQ1NzMtNTUwZS00YmU2LWEyZTAtNDU0MGQ0ZTE1MDE1IiwiTW9kaWZpZWRPbiI6IjIwMjAtMDktMThUMTI6NDE6MzE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ExLzE0NDAtMTYzMC4xMjU2MSIsIlVyaVN0cmluZyI6Imh0dHBzOi8vZG9pLm9yZy8xMC4xMTExLzE0NDAtMTYzMC4xMjU2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yOTExLTAxNS0wMTkwLTIiLCJFZGl0b3JzIjpbXSwiRXZhbHVhdGlvbkNvbXBsZXhpdHkiOjAsIkV2YWx1YXRpb25Tb3VyY2VUZXh0Rm9ybWF0IjowLCJHcm91cHMiOltdLCJIYXNMYWJlbDEiOmZhbHNlLCJIYXNMYWJlbDIiOmZhbHNlLCJLZXl3b3JkcyI6W10sIkxhbmd1YWdlIjoiZW5nIiwiTGFuZ3VhZ2VDb2RlIjoiZW4iLCJMb2NhdGlvbnMiOlt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4Ni9zMTI5MTEtMDE1LTAxOTAtMiIsIlVyaVN0cmluZyI6Imh0dHBzOi8vZG9pLm9yZy8xMC4xMTg2L3MxMjkxMS0wMTUtMDE5MC0y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LjE0NzEtNjcxMi4yMDA0LjAwMjcwLngiLCJFZGl0b3JzIjpbXSwiRXZhbHVhdGlvbkNvbXBsZXhpdHkiOjAsIkV2YWx1YXRpb25Tb3VyY2VUZXh0Rm9ybWF0IjowLCJHcm91cHMiOltdLCJIYXNMYWJlbDEiOmZhbHNlLCJIYXNMYWJlbDIiOmZhbHNlLCJLZXl3b3JkcyI6W10sIkxhbmd1YWdlIjoiZW5nIiwiTGFuZ3VhZ2VDb2RlIjoiZW4i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MTAuMTExMS9qLjE0NzEtNjcxMi4yMDA0LjAwMjcwLngiLCJVcmlTdHJpbmciOiJodHRwczovL2RvaS5vcmcvMTAuMTExMS9qLjE0NzEtNjcxMi4yMDA0LjAwMjcwLng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gz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4NCIsIiR0eXBlIjoiU3dpc3NBY2FkZW1pYy5DaXRhdmkuTGlua2VkUmVzb3VyY2UsIFN3aXNzQWNhZGVtaWMuQ2l0YXZpIiwiTGlua2VkUmVzb3VyY2VUeXBlIjoyLCJPcmlnaW5hbFN0cmluZyI6IkM6XFxVc2Vyc1xca2lyY2h1dFxcQXBwRGF0YVxcTG9jYWxcXFRlbXBcXG5wY2lxeHlxLmpwZyIsIlVyaVN0cmluZyI6IjJiOTBhNjQwLWZiMzYtNDYyMy1hMTJhLTBiMmQzZWUwM2VhY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QxIn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1, 2, 4, 5, 7, 8, 11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>
              <w:rPr>
                <w:sz w:val="14"/>
                <w:szCs w:val="18"/>
              </w:rPr>
              <w:t xml:space="preserve"> </w:t>
            </w:r>
            <w:r w:rsidRPr="000A23B7">
              <w:rPr>
                <w:sz w:val="14"/>
                <w:szCs w:val="18"/>
              </w:rPr>
              <w:t>. Different patient conditions need different approaches to assessment.</w:t>
            </w:r>
          </w:p>
          <w:p w:rsidR="00F94E33" w:rsidRPr="000A23B7" w:rsidRDefault="00F94E33" w:rsidP="00FC691A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To use a virtual pre-discharge home assessment application, physical and cognitive and expertise about OT-equipment is needed</w:t>
            </w:r>
            <w:r>
              <w:rPr>
                <w:sz w:val="14"/>
                <w:szCs w:val="18"/>
              </w:rPr>
              <w:t>.</w:t>
            </w:r>
            <w:r w:rsidRPr="000A23B7">
              <w:rPr>
                <w:sz w:val="14"/>
                <w:szCs w:val="18"/>
              </w:rPr>
              <w:t xml:space="preserve"> Possible impairments of the patient may complicate the use. When using the virtual surface as a visualization and training tool for patients, sensory and visual limitations must be</w:t>
            </w:r>
            <w:r>
              <w:rPr>
                <w:sz w:val="14"/>
                <w:szCs w:val="18"/>
              </w:rPr>
              <w:t xml:space="preserve"> </w:t>
            </w:r>
            <w:r w:rsidRPr="000A23B7">
              <w:rPr>
                <w:sz w:val="14"/>
                <w:szCs w:val="18"/>
              </w:rPr>
              <w:t>considered</w:t>
            </w:r>
            <w:r>
              <w:rPr>
                <w:sz w:val="14"/>
                <w:szCs w:val="18"/>
              </w:rPr>
              <w:t xml:space="preserve">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de85aaf8-e522-4e9c-9330-8bfd026bcc7f"/>
                <w:id w:val="-832994924"/>
                <w:placeholder>
                  <w:docPart w:val="2B5BE8160C7A40F0B8538E6F1C18469E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MGY1ODI4LTdlNTEtNGM1OC04YWEyLTA2OWZlYzgxYWZkOCIsIlJhbmdlU3RhcnQiOjIsIlJhbmdlTGVuZ3RoIjo1LCJSZWZlcmVuY2VJZCI6ImEyNjdiYjlhLTkxNmEtNGUxYy1iYzljLTg1MTFkOTMxMjg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RodXIiLCJMYXN0TmFtZSI6Ik1vbmV5IiwiTWlkZGxlTmFtZSI6IkcuIiwiUHJvdGVjdGVkIjpmYWxzZSwiU2V4IjoyLCJDcmVhdGVkQnkiOiJfVXRhIEtpcmNobmVyLUhla2xhdSIsIkNyZWF0ZWRPbiI6IjIwMTktMDctMjlUMTE6NDM6NTciLCJNb2RpZmllZEJ5IjoiX1V0YSBLaXJjaG5lci1IZWtsYXUiLCJJZCI6IjdkOWU0NmZjLTQ0Y2MtNDg5OC04NjM0LWQ0ZmNhNmI0YjU5ZSIsIk1vZGlmaWVkT24iOiIyMDE5LTA3LTI5VDA5OjQ0OjAwIiwiUHJvamVjdCI6eyIkaWQiOiI1IiwiJHR5cGUiOiJTd2lzc0FjYWRlbWljLkNpdGF2aS5Qcm9qZWN0LCBTd2lzc0FjYWRlbWljLkNpdGF2aSJ9fSx7IiRpZCI6IjY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NyIsIiR0eXBlIjoiU3dpc3NBY2FkZW1pYy5DaXRhdmkuUGVyc29uLCBTd2lzc0FjYWRlbWljLkNpdGF2aSIsIkZpcnN0TmFtZSI6IkthdGhlcmluZSIsIkxhc3ROYW1lIjoiWW91bmciLCJNaWRkbGVOYW1lIjoiTC4iLCJQcm90ZWN0ZWQiOmZhbHNlLCJTZXgiOjEsIkNyZWF0ZWRCeSI6Il9VdGEgS2lyY2huZXItSGVrbGF1IiwiQ3JlYXRlZE9uIjoiMjAxOS0wNy0yOVQxMTo0Mzo1NyIsIk1vZGlmaWVkQnkiOiJfVXRhIEtpcmNobmVyLUhla2xhdSIsIklkIjoiMmJkMTRmY2EtM2ExNS00ODU5LWFlZWQtZGU4ODgxYzk2ZGIzIiwiTW9kaWZpZWRPbiI6IjIwMTktMDctMjlUMDk6NDQ6MDAiLCJQcm9qZWN0Ijp7IiRyZWYiOiI1In19LHsiJGlkIjoiOC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tpcmNodXRcXEFwcERhdGFcXExvY2FsXFxUZW1wXFxmMmd4bTQ0bS5qcGciLCJVcmlTdHJpbmciOiJhMjY3YmI5YS05MTZhLTRlMWMtYmM5Yy04NTExZDkzMTI4N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xMjkxMS0wMTUtMDE5MC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yOTExLTAxNS0wMTkwLTIiLCJVcmlTdHJpbmciOiJodHRwczovL2RvaS5vcmcvMTAuMTE4Ni9zMTI5MTEtMDE1LTAxOTA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U1YmM3MGQwLTI3OWUtNGI5Yi1iYzQyLTAwNDllYTE2YzhkOCIsIk1vZGlmaWVkT24iOiIyMDE5LTA3LTI5VDA5OjQ0OjE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MDcwNDgiLCJVcmlTdHJpbmciOiJodHRwOi8vd3d3Lm5jYmkubmxtLm5paC5nb3YvcHVibWVkLzI2MzA3MD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zBkNWNjNTAtMWMwOS00M2JmLThjOWItN2ViMzE2MGJlMmZjIiwiTW9kaWZpZWRPbiI6IjIwMTktMDctMjlUMDk6NDQ6M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NTQ5ODc3IiwiVXJpU3RyaW5nIjoiaHR0cHM6Ly93d3cubmNiaS5ubG0ubmloLmdvdi9wbWMvYXJ0aWNsZXMvUE1DNDU0OTg3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I5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zMCIsIiR0eXBlIjoiU3dpc3NBY2FkZW1pYy5DaXRhdmkuTGlua2VkUmVzb3VyY2UsIFN3aXNzQWNhZGVtaWMuQ2l0YXZpIiwiTGlua2VkUmVzb3VyY2VUeXBlIjoyLCJPcmlnaW5hbFN0cmluZyI6IkM6XFxVc2Vyc1xca2lyY2h1dFxcQXBwRGF0YVxcTG9jYWxcXFRlbXBcXG5wY2lxeHlxLmpwZyIsIlVyaVN0cmluZyI6IjJiOTBhNjQwLWZiMzYtNDYyMy1hMTJhLTBiMmQzZWUwM2VhY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DAyMjYxNjY1NzExMSIsIkVkaXRvcnMiOltdLCJFdmFsdWF0aW9uQ29tcGxleGl0eSI6MCwiRXZhbHVhdGlvblNvdXJjZVRleHRGb3JtYXQiOjAsIkdyb3VwcyI6W3siJGlkIjoiMzI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c3LzAzMDgwMjI2MTY2NTcxMTEiLCJVcmlTdHJpbmciOiJodHRwczovL2RvaS5vcmcvMTAuMTE3Ny8wMzA4MDIyNjE2NjU3MTE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2, 11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  <w:r w:rsidRPr="000A23B7">
              <w:rPr>
                <w:sz w:val="14"/>
                <w:szCs w:val="18"/>
              </w:rPr>
              <w:t>.</w:t>
            </w:r>
          </w:p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</w:p>
        </w:tc>
        <w:tc>
          <w:tcPr>
            <w:tcW w:w="573" w:type="pct"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hip- and knee-replacement</w:t>
            </w:r>
          </w:p>
        </w:tc>
        <w:tc>
          <w:tcPr>
            <w:tcW w:w="1095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98" w:type="pct"/>
          </w:tcPr>
          <w:p w:rsidR="00F94E33" w:rsidRPr="000A23B7" w:rsidRDefault="00656A90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 Pre</w:t>
            </w:r>
            <w:r w:rsidR="00F94E33" w:rsidRPr="000A23B7">
              <w:rPr>
                <w:sz w:val="14"/>
                <w:szCs w:val="18"/>
              </w:rPr>
              <w:t>discharge home assessments without patient (access visits)</w:t>
            </w:r>
          </w:p>
        </w:tc>
        <w:tc>
          <w:tcPr>
            <w:tcW w:w="1146" w:type="pct"/>
            <w:vMerge w:val="restart"/>
          </w:tcPr>
          <w:p w:rsidR="00F94E33" w:rsidRPr="000A23B7" w:rsidRDefault="00F94E33" w:rsidP="00A9414D">
            <w:pPr>
              <w:spacing w:after="160" w:line="259" w:lineRule="auto"/>
              <w:rPr>
                <w:b/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6 </w:t>
            </w:r>
            <w:r w:rsidRPr="000A23B7">
              <w:rPr>
                <w:b/>
                <w:sz w:val="14"/>
                <w:szCs w:val="18"/>
              </w:rPr>
              <w:t>Tailor the intervention components and mode of delivery to patients level and kind of impairments.</w:t>
            </w:r>
          </w:p>
        </w:tc>
      </w:tr>
      <w:tr w:rsidR="00F94E33" w:rsidRPr="000A23B7" w:rsidTr="00F94E33">
        <w:trPr>
          <w:trHeight w:val="2323"/>
        </w:trPr>
        <w:tc>
          <w:tcPr>
            <w:tcW w:w="105" w:type="pct"/>
            <w:vMerge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</w:p>
        </w:tc>
        <w:tc>
          <w:tcPr>
            <w:tcW w:w="883" w:type="pct"/>
            <w:vMerge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</w:p>
        </w:tc>
        <w:tc>
          <w:tcPr>
            <w:tcW w:w="573" w:type="pct"/>
          </w:tcPr>
          <w:p w:rsidR="00F94E33" w:rsidRPr="000A23B7" w:rsidRDefault="00F94E33" w:rsidP="00065240">
            <w:pPr>
              <w:spacing w:after="160" w:line="259" w:lineRule="auto"/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kind of impairment: visual, perceptual</w:t>
            </w:r>
          </w:p>
        </w:tc>
        <w:tc>
          <w:tcPr>
            <w:tcW w:w="1095" w:type="pct"/>
          </w:tcPr>
          <w:p w:rsidR="00F94E33" w:rsidRPr="000A23B7" w:rsidRDefault="00656A90" w:rsidP="00065240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V</w:t>
            </w:r>
            <w:r w:rsidR="00F94E33" w:rsidRPr="000A23B7">
              <w:rPr>
                <w:sz w:val="14"/>
                <w:szCs w:val="18"/>
              </w:rPr>
              <w:t xml:space="preserve">irtual pre-discharge home assessment might not be appropriate for bad eyesight, visual impairments, cognitive impairments, low fine motor function, low computer literacy; unfamiliar with the occupational therapy object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e4c7428-f881-4e82-b2e8-1fab9acd4cda"/>
                <w:id w:val="1218935369"/>
                <w:placeholder>
                  <w:docPart w:val="C10C27FA1EA6435C836D5AD5048764E7"/>
                </w:placeholder>
              </w:sdtPr>
              <w:sdtEndPr/>
              <w:sdtContent>
                <w:r w:rsidR="00F94E33"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ZDg3ODNlLWYxNTctNGNkMi1hNmEwLWU4MzhlY2FlZmQ3YiIsIlJhbmdlU3RhcnQiOjIsIlJhbmdlTGVuZ3RoIjo1LCJSZWZlcmVuY2VJZCI6ImEyNjdiYjlhLTkxNmEtNGUxYy1iYzljLTg1MTFkOTMxMjg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RodXIiLCJMYXN0TmFtZSI6Ik1vbmV5IiwiTWlkZGxlTmFtZSI6IkcuIiwiUHJvdGVjdGVkIjpmYWxzZSwiU2V4IjoyLCJDcmVhdGVkQnkiOiJfVXRhIEtpcmNobmVyLUhla2xhdSIsIkNyZWF0ZWRPbiI6IjIwMTktMDctMjlUMTE6NDM6NTciLCJNb2RpZmllZEJ5IjoiX1V0YSBLaXJjaG5lci1IZWtsYXUiLCJJZCI6IjdkOWU0NmZjLTQ0Y2MtNDg5OC04NjM0LWQ0ZmNhNmI0YjU5ZSIsIk1vZGlmaWVkT24iOiIyMDE5LTA3LTI5VDA5OjQ0OjAwIiwiUHJvamVjdCI6eyIkaWQiOiI1IiwiJHR5cGUiOiJTd2lzc0FjYWRlbWljLkNpdGF2aS5Qcm9qZWN0LCBTd2lzc0FjYWRlbWljLkNpdGF2aSJ9fSx7IiRpZCI6IjY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tpcmNodXRcXEFwcERhdGFcXExvY2FsXFxUZW1wXFxmMmd4bTQ0bS5qcGciLCJVcmlTdHJpbmciOiJhMjY3YmI5YS05MTZhLTRlMWMtYmM5Yy04NTExZDkzMTI4NW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xMjkxMS0wMTUtMDE5MC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yOTExLTAxNS0wMTkwLTIiLCJVcmlTdHJpbmciOiJodHRwczovL2RvaS5vcmcvMTAuMTE4Ni9zMTI5MTEtMDE1LTAxOTA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U1YmM3MGQwLTI3OWUtNGI5Yi1iYzQyLTAwNDllYTE2YzhkOCIsIk1vZGlmaWVkT24iOiIyMDE5LTA3LTI5VDA5OjQ0OjE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MDcwNDgiLCJVcmlTdHJpbmciOiJodHRwOi8vd3d3Lm5jYmkubmxtLm5paC5nb3YvcHVibWVkLzI2MzA3MD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MzBkNWNjNTAtMWMwOS00M2JmLThjOWItN2ViMzE2MGJlMmZjIiwiTW9kaWZpZWRPbiI6IjIwMTktMDctMjlUMDk6NDQ6M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NTQ5ODc3IiwiVXJpU3RyaW5nIjoiaHR0cHM6Ly93d3cubmNiaS5ubG0ubmloLmdvdi9wbWMvYXJ0aWNsZXMvUE1DNDU0OTg3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pZCI6IjI5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zMCIsIiR0eXBlIjoiU3dpc3NBY2FkZW1pYy5DaXRhdmkuTGlua2VkUmVzb3VyY2UsIFN3aXNzQWNhZGVtaWMuQ2l0YXZpIiwiTGlua2VkUmVzb3VyY2VUeXBlIjoyLCJPcmlnaW5hbFN0cmluZyI6IkM6XFxVc2Vyc1xca2lyY2h1dFxcQXBwRGF0YVxcTG9jYWxcXFRlbXBcXG5wY2lxeHlxLmpwZyIsIlVyaVN0cmluZyI6IjJiOTBhNjQwLWZiMzYtNDYyMy1hMTJhLTBiMmQzZWUwM2VhY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DAyMjYxNjY1NzExMSIsIkVkaXRvcnMiOltdLCJFdmFsdWF0aW9uQ29tcGxleGl0eSI6MCwiRXZhbHVhdGlvblNvdXJjZVRleHRGb3JtYXQiOjAsIkdyb3VwcyI6W3siJGlkIjoiMzI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c3LzAzMDgwMjI2MTY2NTcxMTEiLCJVcmlTdHJpbmciOiJodHRwczovL2RvaS5vcmcvMTAuMTE3Ny8wMzA4MDIyNjE2NjU3MTE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}</w:instrText>
                </w:r>
                <w:r w:rsidR="00F94E33"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2, 11]</w:t>
                </w:r>
                <w:r w:rsidR="00F94E33"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656A90" w:rsidP="00065240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Pre</w:t>
            </w:r>
            <w:r w:rsidR="00F94E33" w:rsidRPr="000A23B7">
              <w:rPr>
                <w:sz w:val="14"/>
                <w:szCs w:val="18"/>
              </w:rPr>
              <w:t xml:space="preserve">discharge home assessments with patient present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408019e3-817b-4f21-8fcc-ac099992b82e"/>
                <w:id w:val="1810744997"/>
                <w:placeholder>
                  <w:docPart w:val="C10C27FA1EA6435C836D5AD5048764E7"/>
                </w:placeholder>
              </w:sdtPr>
              <w:sdtEndPr/>
              <w:sdtContent>
                <w:r w:rsidR="00F94E33"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F94E33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I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aWQiOiIxMy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zQwODAxOWUzLTgxN2ItNGYyMS04ZmNjLWFjMDk5OTkyYjgyZSIsIlRleHQiOiJbOF0iLCJXQUlWZXJzaW9uIjoiNi41LjAuMCJ9}</w:instrText>
                </w:r>
                <w:r w:rsidR="00F94E33"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F94E33">
                  <w:rPr>
                    <w:noProof/>
                    <w:sz w:val="14"/>
                    <w:szCs w:val="18"/>
                  </w:rPr>
                  <w:t>[8]</w:t>
                </w:r>
                <w:r w:rsidR="00F94E33"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46" w:type="pct"/>
            <w:vMerge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</w:tr>
      <w:tr w:rsidR="00F94E33" w:rsidRPr="000A23B7" w:rsidTr="00F94E33">
        <w:trPr>
          <w:trHeight w:val="687"/>
        </w:trPr>
        <w:tc>
          <w:tcPr>
            <w:tcW w:w="105" w:type="pct"/>
            <w:vMerge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</w:p>
        </w:tc>
        <w:tc>
          <w:tcPr>
            <w:tcW w:w="883" w:type="pct"/>
            <w:vMerge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</w:p>
        </w:tc>
        <w:tc>
          <w:tcPr>
            <w:tcW w:w="573" w:type="pct"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 xml:space="preserve">level of impairment: minimal or very severe </w:t>
            </w:r>
          </w:p>
        </w:tc>
        <w:tc>
          <w:tcPr>
            <w:tcW w:w="1095" w:type="pct"/>
          </w:tcPr>
          <w:p w:rsidR="00F94E33" w:rsidRPr="000A23B7" w:rsidRDefault="00F94E33" w:rsidP="00187AAE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PDHA not appropriat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3f7fe0a1-f206-4a49-a922-d943a8af8e87"/>
                <w:id w:val="-1134330545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I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aWQiOiIxMy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zNmN2ZlMGExLWYyMDYtNGE0OS1hOTIyLWQ5NDNhOGFmOGU4NyIsIlRleHQiOiJbOF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8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46" w:type="pct"/>
            <w:vMerge/>
          </w:tcPr>
          <w:p w:rsidR="00F94E33" w:rsidRPr="000A23B7" w:rsidRDefault="00F94E33" w:rsidP="004122E2">
            <w:pPr>
              <w:spacing w:after="160" w:line="259" w:lineRule="auto"/>
              <w:rPr>
                <w:sz w:val="14"/>
                <w:szCs w:val="18"/>
              </w:rPr>
            </w:pPr>
          </w:p>
        </w:tc>
      </w:tr>
      <w:tr w:rsidR="00F94E33" w:rsidRPr="000A23B7" w:rsidTr="00F94E33">
        <w:trPr>
          <w:trHeight w:val="1139"/>
        </w:trPr>
        <w:tc>
          <w:tcPr>
            <w:tcW w:w="105" w:type="pct"/>
            <w:vMerge/>
          </w:tcPr>
          <w:p w:rsidR="00F94E33" w:rsidRPr="000A23B7" w:rsidRDefault="00F94E33" w:rsidP="004122E2">
            <w:pPr>
              <w:rPr>
                <w:b/>
                <w:bCs/>
                <w:sz w:val="14"/>
                <w:szCs w:val="18"/>
              </w:rPr>
            </w:pPr>
          </w:p>
        </w:tc>
        <w:tc>
          <w:tcPr>
            <w:tcW w:w="883" w:type="pct"/>
            <w:vMerge/>
          </w:tcPr>
          <w:p w:rsidR="00F94E33" w:rsidRPr="000A23B7" w:rsidRDefault="00F94E33" w:rsidP="004122E2">
            <w:pPr>
              <w:rPr>
                <w:b/>
                <w:sz w:val="14"/>
                <w:szCs w:val="18"/>
              </w:rPr>
            </w:pPr>
          </w:p>
        </w:tc>
        <w:tc>
          <w:tcPr>
            <w:tcW w:w="573" w:type="pct"/>
          </w:tcPr>
          <w:p w:rsidR="00F94E33" w:rsidRPr="000A23B7" w:rsidRDefault="00F94E33" w:rsidP="00AA3DCB">
            <w:pPr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level of impairment: moderate, new complex needs, change in function</w:t>
            </w:r>
          </w:p>
        </w:tc>
        <w:tc>
          <w:tcPr>
            <w:tcW w:w="1095" w:type="pct"/>
          </w:tcPr>
          <w:p w:rsidR="00F94E33" w:rsidRPr="000A23B7" w:rsidRDefault="00F94E33" w:rsidP="004122E2">
            <w:pPr>
              <w:rPr>
                <w:sz w:val="14"/>
                <w:szCs w:val="18"/>
              </w:rPr>
            </w:pPr>
          </w:p>
        </w:tc>
        <w:tc>
          <w:tcPr>
            <w:tcW w:w="1198" w:type="pct"/>
          </w:tcPr>
          <w:p w:rsidR="00F94E33" w:rsidRPr="000A23B7" w:rsidRDefault="00F94E33" w:rsidP="00187AAE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most likely to need PDHA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27762be-ed1b-4476-bb49-5b39a0a8bc4d"/>
                <w:id w:val="-2042119116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I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aWQiOiIxMy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uaXRhIiwiTGFzdE5hbWUiOiJBdHdhbCIsIlByb3RlY3RlZCI6ZmFsc2UsIlNleCI6MSwiQ3JlYXRlZEJ5IjoiX1V0YSBLaXJjaG5lci1IZWtsYXUiLCJDcmVhdGVkT24iOiIyMDE5LTA3LTI5VDExOjQzOjU3IiwiTW9kaWZpZWRCeSI6Il9VdGEgS2lyY2huZXItSGVrbGF1IiwiSWQiOiI0ZjZlY2VhYy1lNzFhLTRkY2EtODY1Yi0wOGY0NzQ4NTEwMDYiLCJNb2RpZmllZE9uIjoiMjAxOS0wNy0yOVQwOTo0NDowMCIsIlByb2plY3QiOnsiJHJlZiI6IjUifX0seyIkaWQiOiIxNy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xOC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xOS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Iw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jE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aWQiOiIyMi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V0sIkNpdGF0aW9uS2V5VXBkYXRlVHlwZSI6MCwiQ29sbGFib3JhdG9ycyI6W10sIkNvdmVyUGF0aCI6eyIkaWQiOiIyMyIsIiR0eXBlIjoiU3dpc3NBY2FkZW1pYy5DaXRhdmkuTGlua2VkUmVzb3VyY2UsIFN3aXNzQWNhZGVtaWMuQ2l0YXZpIiwiTGlua2VkUmVzb3VyY2VUeXBlIjoyLCJPcmlnaW5hbFN0cmluZyI6IkM6XFxVc2Vyc1xca2lyY2h1dFxcQXBwRGF0YVxcTG9jYWxcXFRlbXBcXGNheHYxaG01LmpwZyIsIlVyaVN0cmluZyI6IjZhNjk4MTQ3LTk0ZDctNGQ5My1hNzEzLWU1YzViMmNmNzVl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yIn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I1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0MC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XSwiRm9ybWF0dGVkVGV4dCI6eyIkaWQiOiI0MSIsIkNvdW50IjoxLCJUZXh0VW5pdHMiOlt7IiRpZCI6IjQyIiwiRm9udFN0eWxlIjp7IiRpZCI6IjQzIiwiTmV1dHJhbCI6dHJ1ZX0sIlJlYWRpbmdPcmRlciI6MSwiVGV4dCI6Ils0LCA3LCA4XSJ9XX0sIlRhZyI6IkNpdGF2aVBsYWNlaG9sZGVyIzEyNzc2MmJlLWVkMWItNDQ3Ni1iYjQ5LTViMzlhMGE4YmM0ZCIsIlRleHQiOiJbNCwgNywgOF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4, 7, 8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46" w:type="pct"/>
            <w:vMerge/>
          </w:tcPr>
          <w:p w:rsidR="00F94E33" w:rsidRPr="000A23B7" w:rsidRDefault="00F94E33" w:rsidP="004122E2">
            <w:pPr>
              <w:rPr>
                <w:sz w:val="14"/>
                <w:szCs w:val="18"/>
              </w:rPr>
            </w:pPr>
          </w:p>
        </w:tc>
      </w:tr>
      <w:tr w:rsidR="00F94E33" w:rsidRPr="000A23B7" w:rsidTr="00F94E33">
        <w:trPr>
          <w:trHeight w:val="914"/>
        </w:trPr>
        <w:tc>
          <w:tcPr>
            <w:tcW w:w="105" w:type="pct"/>
            <w:vMerge/>
          </w:tcPr>
          <w:p w:rsidR="00F94E33" w:rsidRPr="000A23B7" w:rsidRDefault="00F94E33" w:rsidP="004122E2">
            <w:pPr>
              <w:rPr>
                <w:b/>
                <w:bCs/>
                <w:sz w:val="14"/>
                <w:szCs w:val="18"/>
              </w:rPr>
            </w:pPr>
          </w:p>
        </w:tc>
        <w:tc>
          <w:tcPr>
            <w:tcW w:w="883" w:type="pct"/>
            <w:vMerge/>
          </w:tcPr>
          <w:p w:rsidR="00F94E33" w:rsidRPr="000A23B7" w:rsidRDefault="00F94E33" w:rsidP="004122E2">
            <w:pPr>
              <w:rPr>
                <w:b/>
                <w:sz w:val="14"/>
                <w:szCs w:val="18"/>
              </w:rPr>
            </w:pPr>
          </w:p>
        </w:tc>
        <w:tc>
          <w:tcPr>
            <w:tcW w:w="573" w:type="pct"/>
          </w:tcPr>
          <w:p w:rsidR="00F94E33" w:rsidRPr="000A23B7" w:rsidRDefault="00F94E33" w:rsidP="004122E2">
            <w:pPr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kind of impairment: cognitive</w:t>
            </w:r>
          </w:p>
        </w:tc>
        <w:tc>
          <w:tcPr>
            <w:tcW w:w="1095" w:type="pct"/>
          </w:tcPr>
          <w:p w:rsidR="00F94E33" w:rsidRPr="000A23B7" w:rsidRDefault="00F94E33" w:rsidP="00187AAE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PDHA not appropriate higher level (patients might not understand the scope)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f00debfe-1a6c-4b8c-bfe4-b17738fcaf07"/>
                <w:id w:val="50967989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xNy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yNS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jc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aWQiOiIyOC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7, 8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F94E33" w:rsidP="00187AAE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Assessment in hospital more useful for high level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448a8140-d642-44f8-86fb-96f9ae149150"/>
                <w:id w:val="462780595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2lyY2h1dFxcQXBwRGF0YVxcTG9jYWxcXFRlbXBcXGd3b2EwbjJtLmpwZyIsIlVyaVN0cmluZyI6ImFlOGYyZjJmLTdkOTItNDhlYS04NTg0LWMzYmE4NTYyZjM4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I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zQ0OGE4MTQwLWQ2NDItNDRmOC04NmZiLTk2ZjlhZTE0OTE1MCIsIlRleHQiOiJbOF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8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187AAE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PDHA for lower level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fc343ae-08a9-4caf-9ac7-5df72b607d99"/>
                <w:id w:val="-1109663769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hYmE2MzY3LTMyYjMtNDlhNy05ZWI5LTM1MzJiZDgzMGY4YSIsIlJhbmdlTGVuZ3RoIjoyLCJSZWZlcmVuY2VJZCI6IjRhYjgxNzYwLWMyOGQtNGU4Yy1hNTBjLTJmOTc5Yzc2ZTc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c2VhcmNoLmVic2NvaG9zdC5jb20vbG9naW4uYXNweD9kaXJlY3Q9dHJ1ZSZkYj1jaW4yMCZBTj0xMzk4OTc2MTAmbGFuZz1kZSZzaXRlPWVob3N0LWxpdmUiLCJVcmlTdHJpbmciOiJodHRwOi8vc2VhcmNoLmVic2NvaG9zdC5jb20vbG9naW4uYXNweD9kaXJlY3Q9dHJ1ZSZkYj1jaW4yMCZBTj0xMzk4OTc2MTAmbGFuZz1kZSZzaXRlPWVob3N0LWxpdm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RhIEtpcmNobmVyLUhla2xhdSIsIkNyZWF0ZWRPbiI6IjIwMjAtMDktMThUMTI6NDA6MTUiLCJNb2RpZmllZEJ5IjoiX1V0YSBLaXJjaG5lci1IZWtsYXUiLCJJZCI6ImVmZGViZmFmLTQxZjItNGEyMy05ZTJiLWU0ZDM4NTFlOWYxYyIsIk1vZGlmaWVkT24iOiIyMDIwLTA5LTE4VDEyOjQwOjE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C9JSk9ULTEwLTIwMTgtMDAxNSIsIlVyaVN0cmluZyI6Imh0dHBzOi8vZG9pLm9yZy8xMC4xMTA4L0lKT1QtMTAtMjAxOC0w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I2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1, 4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46" w:type="pct"/>
            <w:vMerge/>
          </w:tcPr>
          <w:p w:rsidR="00F94E33" w:rsidRPr="000A23B7" w:rsidRDefault="00F94E33" w:rsidP="004122E2">
            <w:pPr>
              <w:rPr>
                <w:sz w:val="14"/>
                <w:szCs w:val="18"/>
              </w:rPr>
            </w:pPr>
          </w:p>
        </w:tc>
      </w:tr>
      <w:tr w:rsidR="00F94E33" w:rsidRPr="000A23B7" w:rsidTr="00F94E33">
        <w:trPr>
          <w:trHeight w:val="989"/>
        </w:trPr>
        <w:tc>
          <w:tcPr>
            <w:tcW w:w="105" w:type="pct"/>
            <w:vMerge/>
          </w:tcPr>
          <w:p w:rsidR="00F94E33" w:rsidRPr="000A23B7" w:rsidRDefault="00F94E33" w:rsidP="004122E2">
            <w:pPr>
              <w:rPr>
                <w:b/>
                <w:bCs/>
                <w:sz w:val="14"/>
                <w:szCs w:val="18"/>
              </w:rPr>
            </w:pPr>
          </w:p>
        </w:tc>
        <w:tc>
          <w:tcPr>
            <w:tcW w:w="883" w:type="pct"/>
            <w:vMerge/>
          </w:tcPr>
          <w:p w:rsidR="00F94E33" w:rsidRPr="000A23B7" w:rsidRDefault="00F94E33" w:rsidP="004122E2">
            <w:pPr>
              <w:rPr>
                <w:b/>
                <w:sz w:val="14"/>
                <w:szCs w:val="18"/>
              </w:rPr>
            </w:pPr>
          </w:p>
        </w:tc>
        <w:tc>
          <w:tcPr>
            <w:tcW w:w="573" w:type="pct"/>
          </w:tcPr>
          <w:p w:rsidR="00F94E33" w:rsidRPr="000A23B7" w:rsidRDefault="00F94E33" w:rsidP="004122E2">
            <w:pPr>
              <w:rPr>
                <w:b/>
                <w:sz w:val="14"/>
                <w:szCs w:val="18"/>
              </w:rPr>
            </w:pPr>
            <w:r w:rsidRPr="000A23B7">
              <w:rPr>
                <w:b/>
                <w:sz w:val="14"/>
                <w:szCs w:val="18"/>
              </w:rPr>
              <w:t>kind of impairment: mental disorders</w:t>
            </w:r>
          </w:p>
        </w:tc>
        <w:tc>
          <w:tcPr>
            <w:tcW w:w="1095" w:type="pct"/>
          </w:tcPr>
          <w:p w:rsidR="00F94E33" w:rsidRPr="000A23B7" w:rsidRDefault="00F94E33" w:rsidP="00187AAE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Low acceptance for access visit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2ce974a-31c7-4598-b711-c942bf4c63b0"/>
                <w:id w:val="-1806314667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0YWJhNDRiLTYzNjctNDQxZC1hZjgzLWRhYmNkNDFkYzEyOCIsIlJhbmdlTGVuZ3RoIjozLCJSZWZlcmVuY2VJZCI6IjZhNjk4MTQ3LTk0ZDctNGQ5My1hNzEzLWU1YzViMmNmNzV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3IiwiJHR5cGUiOiJTd2lzc0FjYWRlbWljLkNpdGF2aS5QZXJzb24sIFN3aXNzQWNhZGVtaWMuQ2l0YXZpIiwiRmlyc3ROYW1lIjoiSmVubmlmZXIiLCJMYXN0TmFtZSI6IlN0cmFkZGVuIiwiUHJvdGVjdGVkIjpmYWxzZSwiU2V4IjoxLCJDcmVhdGVkQnkiOiJfVXRhIEtpcmNobmVyLUhla2xhdSIsIkNyZWF0ZWRPbiI6IjIwMTktMDctMjlUMTE6NTc6MzMiLCJNb2RpZmllZEJ5IjoiX1V0YSBLaXJjaG5lci1IZWtsYXUiLCJJZCI6Ijc4MzYzOGM5LTVkMDctNDdlOS1iYjE5LWUzMDViZTIyNzcyNCIsIk1vZGlmaWVkT24iOiIyMDE5LTA3LTI5VDA5OjU3OjM2IiwiUHJvamVjdCI6eyIkcmVmIjoiNSJ9fSx7IiRpZCI6Ijg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5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TA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aWQiOiIxMS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2lyY2h1dFxcQXBwRGF0YVxcTG9jYWxcXFRlbXBcXGNheHYxaG01LmpwZyIsIlVyaVN0cmluZyI6IjZhNjk4MTQ3LTk0ZDctNGQ5My1hNzEzLWU1YzViMmNmNzV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E1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XSwiRm9ybWF0dGVkVGV4dCI6eyIkaWQiOiIxNiIsIkNvdW50IjoxLCJUZXh0VW5pdHMiOlt7IiRpZCI6IjE3IiwiRm9udFN0eWxlIjp7IiRpZCI6IjE4IiwiTmV1dHJhbCI6dHJ1ZX0sIlJlYWRpbmdPcmRlciI6MSwiVGV4dCI6Ils0XSJ9XX0sIlRhZyI6IkNpdGF2aVBsYWNlaG9sZGVyIzEyY2U5NzRhLTMxYzctNDU5OC1iNzExLWM5NDJiZjRjNjNiMCIsIlRleHQiOiJbNF0iLCJXQUlWZXJzaW9uIjoiNi41LjAuMCJ9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4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</w:tc>
        <w:tc>
          <w:tcPr>
            <w:tcW w:w="1198" w:type="pct"/>
          </w:tcPr>
          <w:p w:rsidR="00F94E33" w:rsidRPr="000A23B7" w:rsidRDefault="00F94E33" w:rsidP="004122E2">
            <w:pPr>
              <w:rPr>
                <w:sz w:val="14"/>
                <w:szCs w:val="18"/>
              </w:rPr>
            </w:pPr>
          </w:p>
        </w:tc>
        <w:tc>
          <w:tcPr>
            <w:tcW w:w="1146" w:type="pct"/>
            <w:vMerge/>
          </w:tcPr>
          <w:p w:rsidR="00F94E33" w:rsidRPr="000A23B7" w:rsidRDefault="00F94E33" w:rsidP="004122E2">
            <w:pPr>
              <w:rPr>
                <w:sz w:val="14"/>
                <w:szCs w:val="18"/>
              </w:rPr>
            </w:pPr>
          </w:p>
        </w:tc>
      </w:tr>
      <w:tr w:rsidR="00F94E33" w:rsidRPr="000A23B7" w:rsidTr="00AD7050">
        <w:trPr>
          <w:trHeight w:val="2821"/>
        </w:trPr>
        <w:tc>
          <w:tcPr>
            <w:tcW w:w="105" w:type="pct"/>
          </w:tcPr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 w:rsidRPr="000A23B7">
              <w:rPr>
                <w:b/>
                <w:bCs/>
                <w:sz w:val="14"/>
                <w:szCs w:val="18"/>
              </w:rPr>
              <w:t>7</w:t>
            </w:r>
          </w:p>
          <w:p w:rsidR="00F94E33" w:rsidRPr="000A23B7" w:rsidRDefault="00F94E33" w:rsidP="004122E2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</w:p>
        </w:tc>
        <w:tc>
          <w:tcPr>
            <w:tcW w:w="1456" w:type="pct"/>
            <w:gridSpan w:val="2"/>
          </w:tcPr>
          <w:p w:rsidR="00F94E33" w:rsidRDefault="00F94E33" w:rsidP="00273F24">
            <w:pPr>
              <w:spacing w:after="160" w:line="259" w:lineRule="auto"/>
              <w:rPr>
                <w:b/>
                <w:bCs/>
                <w:sz w:val="14"/>
                <w:szCs w:val="18"/>
              </w:rPr>
            </w:pPr>
            <w:r>
              <w:rPr>
                <w:b/>
                <w:bCs/>
                <w:sz w:val="14"/>
                <w:szCs w:val="18"/>
              </w:rPr>
              <w:t>C</w:t>
            </w:r>
            <w:r w:rsidRPr="000A23B7">
              <w:rPr>
                <w:b/>
                <w:bCs/>
                <w:sz w:val="14"/>
                <w:szCs w:val="18"/>
              </w:rPr>
              <w:t>ontext factors</w:t>
            </w:r>
            <w:r>
              <w:rPr>
                <w:b/>
                <w:bCs/>
                <w:sz w:val="14"/>
                <w:szCs w:val="18"/>
              </w:rPr>
              <w:t xml:space="preserve"> in daily routine of PDHA </w:t>
            </w:r>
          </w:p>
          <w:p w:rsidR="00B37CE7" w:rsidRPr="003670EA" w:rsidRDefault="00B37CE7" w:rsidP="00AD7050">
            <w:pPr>
              <w:rPr>
                <w:bCs/>
                <w:sz w:val="14"/>
                <w:szCs w:val="18"/>
              </w:rPr>
            </w:pPr>
            <w:r w:rsidRPr="003670EA">
              <w:rPr>
                <w:bCs/>
                <w:sz w:val="14"/>
                <w:szCs w:val="18"/>
              </w:rPr>
              <w:t>Many of the qualitative studies identified factors that, in a clinical or patient-related context, may have a beneficial or impeding effect on the decision of whether to and how to conduct PDHA.</w:t>
            </w:r>
            <w:r w:rsidR="003670EA">
              <w:rPr>
                <w:bCs/>
                <w:sz w:val="14"/>
                <w:szCs w:val="18"/>
              </w:rPr>
              <w:t xml:space="preserve"> </w:t>
            </w:r>
            <w:r w:rsidR="00AD7050" w:rsidRPr="00AD7050">
              <w:rPr>
                <w:bCs/>
                <w:sz w:val="14"/>
                <w:szCs w:val="18"/>
              </w:rPr>
              <w:t>Lack of resource availability (staff, time, secretarial backup, technical resources for virtual assessment) hamper the process o</w:t>
            </w:r>
            <w:r w:rsidR="00AD7050">
              <w:rPr>
                <w:bCs/>
                <w:sz w:val="14"/>
                <w:szCs w:val="18"/>
              </w:rPr>
              <w:t xml:space="preserve">f organization and execution. A </w:t>
            </w:r>
            <w:r w:rsidR="00AD7050" w:rsidRPr="00AD7050">
              <w:rPr>
                <w:bCs/>
                <w:sz w:val="14"/>
                <w:szCs w:val="18"/>
              </w:rPr>
              <w:t xml:space="preserve">virtual approach to PDHA could partially overcome some of the obstacles (e.g. out of hospital catchment zone, car availability, safety requirements for allowing a home visit with patient). Factors such as risks while at home visits and the organization of appropriate PDHA attendants </w:t>
            </w:r>
            <w:r w:rsidR="00AD7050">
              <w:rPr>
                <w:bCs/>
                <w:sz w:val="14"/>
                <w:szCs w:val="18"/>
              </w:rPr>
              <w:t>have an impact on the process of PDHA.</w:t>
            </w:r>
          </w:p>
        </w:tc>
        <w:tc>
          <w:tcPr>
            <w:tcW w:w="1095" w:type="pct"/>
          </w:tcPr>
          <w:p w:rsidR="00F94E33" w:rsidRPr="000A23B7" w:rsidRDefault="00B37CE7" w:rsidP="00AA3DCB">
            <w:pPr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R</w:t>
            </w:r>
            <w:r w:rsidR="00F94E33" w:rsidRPr="000A23B7">
              <w:rPr>
                <w:sz w:val="14"/>
                <w:szCs w:val="18"/>
              </w:rPr>
              <w:t>isks while at home visit (e.g. medical emergency, non-compliance, dangerous situations) [1]</w:t>
            </w:r>
          </w:p>
          <w:p w:rsidR="00F94E33" w:rsidRPr="000A23B7" w:rsidRDefault="00F94E33" w:rsidP="00AA3DCB">
            <w:pPr>
              <w:rPr>
                <w:sz w:val="14"/>
                <w:szCs w:val="18"/>
              </w:rPr>
            </w:pPr>
          </w:p>
          <w:p w:rsidR="00F94E33" w:rsidRPr="000A23B7" w:rsidRDefault="00F94E33" w:rsidP="00AA3DCB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>•resource availability (staff, cars, time, secretarial backup</w:t>
            </w:r>
            <w:r>
              <w:rPr>
                <w:sz w:val="14"/>
                <w:szCs w:val="18"/>
              </w:rPr>
              <w:t>, technical resources for virtual assessment</w:t>
            </w:r>
            <w:r w:rsidRPr="000A23B7">
              <w:rPr>
                <w:sz w:val="14"/>
                <w:szCs w:val="18"/>
              </w:rPr>
              <w:t>)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e91bd29d-2ab4-489e-ad56-b8f38238ab0f"/>
                <w:id w:val="59914247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2NhNTk1LTkxNjMtNDEyOC1hNWY4LWYzZTBiMmZkZTY0YSIsIlJhbmdlU3RhcnQiOjIsIlJhbmdlTGVuZ3RoIjoy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Sx7IiRpZCI6IjE4IiwiJHR5cGUiOiJTd2lzc0FjYWRlbWljLkNpdGF2aS5DaXRhdGlvbnMuV29yZFBsYWNlaG9sZGVyRW50cnksIFN3aXNzQWNhZGVtaWMuQ2l0YXZpIiwiSWQiOiJkYTI3ZDlhYy1mYTViLTQ1YTgtODMxZi03ZTY2NmQyZmJkMDkiLCJSYW5nZVN0YXJ0IjoyLCJSZWZlcmVuY2VJZCI6ImNjZDNmN2IyLWYxMGYtNGI5NC05NDY0LTIyZTM4MzEyYzFkMC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FuaXRhIiwiTGFzdE5hbWUiOiJBdHdhbCIsIlByb3RlY3RlZCI6ZmFsc2UsIlNleCI6MSwiQ3JlYXRlZEJ5IjoiX1V0YSBLaXJjaG5lci1IZWtsYXUiLCJDcmVhdGVkT24iOiIyMDE5LTA3LTI5VDExOjQzOjU3IiwiTW9kaWZpZWRCeSI6Il9VdGEgS2lyY2huZXItSGVrbGF1IiwiSWQiOiI0ZjZlY2VhYy1lNzFhLTRkY2EtODY1Yi0wOGY0NzQ4NTEwMDYiLCJNb2RpZmllZE9uIjoiMjAxOS0wNy0yOVQwOTo0NDowMCIsIlByb2plY3QiOnsiJHJlZiI6IjUifX0seyIkaWQiOiIyMS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WdlaW5nL2FmbTEzNyIsIkVkaXRvcnMiOltdLCJFdmFsdWF0aW9uQ29tcGxleGl0eSI6MCwiRXZhbHVhdGlvblNvdXJjZVRleHRGb3JtYXQiOjAsIkdyb3VwcyI6W3siJGlkIjoiMjY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5My9hZ2VpbmcvYWZtMTM3IiwiVXJpU3RyaW5nIjoiaHR0cHM6Ly9kb2kub3JnLzEwLjEwOTMvYWdlaW5nL2FmbTEz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ktMDctMjlUMTE6NDM6NTciLCJNb2RpZmllZEJ5IjoiX1V0YSBLaXJjaG5lci1IZWtsYXUiLCJJZCI6ImVmZDYyMWM5LWMzNTYtNDdmMC05NTU0LWEyZmM3Y2QyODVmZCIsIk1vZGlmaWVkT24iOiIyMDE5LTA3LTI5VDA5OjQ0OjA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c5NzEzOTAiLCJVcmlTdHJpbmciOiJodHRwOi8vd3d3Lm5jYmkubmxtLm5paC5nb3YvcHVibWVkLzE3OTcxMzk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NDA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cmVmIjoiMjEifV0sIkNpdGF0aW9uS2V5VXBkYXRlVHlwZSI6MCwiQ29sbGFib3JhdG9ycyI6W10sIkNvdmVyUGF0aCI6eyIkaWQiOiI0MSIsIiR0eXBlIjoiU3dpc3NBY2FkZW1pYy5DaXRhdmkuTGlua2VkUmVzb3VyY2UsIFN3aXNzQWNhZGVtaWMuQ2l0YXZpIiwiTGlua2VkUmVzb3VyY2VUeXBlIjoyLCJPcmlnaW5hbFN0cmluZyI6IkM6XFxVc2Vyc1xca2lyY2h1dFxcQXBwRGF0YVxcTG9jYWxcXFRlbXBcXGNheHYxaG01LmpwZyIsIlVyaVN0cmluZyI6IjZhNjk4MTQ3LTk0ZDctNGQ5My1hNzEzLWU1YzViMmNmNzVlN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I2In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Qz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LHsiJGlkIjoiNDQiLCIkdHlwZSI6IlN3aXNzQWNhZGVtaWMuQ2l0YXZpLkNpdGF0aW9ucy5Xb3JkUGxhY2Vob2xkZXJFbnRyeSwgU3dpc3NBY2FkZW1pYy5DaXRhdmkiLCJJZCI6IjlhMjExMmFmLTVkOTMtNGM2MC1hNzIyLWU1NzhmMWMzYzc3YiIsIlJhbmdlU3RhcnQiOjcsIlJhbmdlTGVuZ3RoIjo1LCJSZWZlcmVuY2VJZCI6IjYxYzZmODA3LTgxOTgtNDVjZi1hZjdiLTUwNTNlMGNjNWZiZi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2–5, 8, 12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AA3DCB">
            <w:pPr>
              <w:rPr>
                <w:sz w:val="14"/>
                <w:szCs w:val="18"/>
              </w:rPr>
            </w:pPr>
          </w:p>
          <w:p w:rsidR="00F94E33" w:rsidRDefault="00F94E33" w:rsidP="00AA3DCB">
            <w:pPr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patient home out of hospital catchment zone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72b30aad-1161-4606-9bfc-b28ca6653508"/>
                <w:id w:val="725427647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NWY1MDc2LTc2ODktNDM0Mi1hMGJjLWQ0NmQ4NzFlYTY4Zi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M3MmIzMGFhZC0xMTYxLTQ2MDYtOWJmYy1iMjhjYTY2NTM1MDgiLCJUZXh0IjoiWzVdIiwiV0FJVmVyc2lvbiI6IjYuNS4wLjAifQ=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5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Default="00F94E33" w:rsidP="00AA3DCB">
            <w:pPr>
              <w:rPr>
                <w:sz w:val="14"/>
                <w:szCs w:val="18"/>
              </w:rPr>
            </w:pPr>
          </w:p>
          <w:p w:rsidR="00F94E33" w:rsidRPr="000A23B7" w:rsidRDefault="00F94E33" w:rsidP="00AA3DCB">
            <w:pPr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 xml:space="preserve">•formal requirements for allowing a home visit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1fddd447-591f-410d-8874-ae35601d7350"/>
                <w:id w:val="-10456610"/>
                <w:placeholder>
                  <w:docPart w:val="C10C27FA1EA6435C836D5AD5048764E7"/>
                </w:placeholder>
              </w:sdtPr>
              <w:sdtEndPr/>
              <w:sdtContent>
                <w:r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MzM4OWQyLWFiMmMtNDU5Zi05MGVkLWNmMzBmNmJlYzkzZiIsIlJhbmdlTGVuZ3RoIjozLCJSZWZlcmVuY2VJZCI6ImEyNGRlYzk2LTJjYzctNGI2NS04OWQwLThmMjEwYjRjOT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Dc0MDcxMyIsIlVyaVN0cmluZyI6Imh0dHA6Ly93d3cubmNiaS5ubG0ubmloLmdvdi9wdWJtZWQvMzA3NDA3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0YSBLaXJjaG5lci1IZWtsYXUiLCJDcmVhdGVkT24iOiIyMDIwLTA5LTE4VDEyOjQxOjMxIiwiTW9kaWZpZWRCeSI6Il9VdGEgS2lyY2huZXItSGVrbGF1IiwiSWQiOiI3NTQ5NDU3My01NTBlLTRiZTYtYTJlMC00NTQwZDRlMTUwMTUiLCJNb2RpZmllZE9uIjoiMjAyMC0wOS0xOFQxMjo0M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MTQ0MC0xNjMwLjEyNTYxIiwiVXJpU3RyaW5nIjoiaHR0cHM6Ly9kb2kub3JnLzEwLjExMTEvMTQ0MC0xNjMwLjEyNT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}</w:instrText>
                </w:r>
                <w:r>
                  <w:rPr>
                    <w:noProof/>
                    <w:sz w:val="14"/>
                    <w:szCs w:val="18"/>
                  </w:rPr>
                  <w:fldChar w:fldCharType="separate"/>
                </w:r>
                <w:r>
                  <w:rPr>
                    <w:noProof/>
                    <w:sz w:val="14"/>
                    <w:szCs w:val="18"/>
                  </w:rPr>
                  <w:t>[5]</w:t>
                </w:r>
                <w:r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Default="00F94E33" w:rsidP="00273F24">
            <w:pPr>
              <w:spacing w:after="160" w:line="259" w:lineRule="auto"/>
              <w:rPr>
                <w:sz w:val="14"/>
                <w:szCs w:val="18"/>
              </w:rPr>
            </w:pPr>
          </w:p>
          <w:p w:rsidR="00F94E33" w:rsidRDefault="00F94E33" w:rsidP="00273F24">
            <w:pPr>
              <w:spacing w:after="160" w:line="259" w:lineRule="auto"/>
              <w:rPr>
                <w:sz w:val="14"/>
                <w:szCs w:val="18"/>
              </w:rPr>
            </w:pPr>
          </w:p>
          <w:p w:rsidR="00F94E33" w:rsidRDefault="00F94E33" w:rsidP="00273F24">
            <w:pPr>
              <w:spacing w:after="160" w:line="259" w:lineRule="auto"/>
              <w:rPr>
                <w:sz w:val="14"/>
                <w:szCs w:val="18"/>
              </w:rPr>
            </w:pPr>
          </w:p>
          <w:p w:rsidR="00F94E33" w:rsidRPr="000A23B7" w:rsidRDefault="00F94E33" w:rsidP="00273F24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98" w:type="pct"/>
          </w:tcPr>
          <w:p w:rsidR="00F94E33" w:rsidRPr="000A23B7" w:rsidRDefault="00B37CE7" w:rsidP="004122E2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sz w:val="14"/>
                <w:szCs w:val="18"/>
              </w:rPr>
              <w:t>•A</w:t>
            </w:r>
            <w:r w:rsidR="00F94E33" w:rsidRPr="000A23B7">
              <w:rPr>
                <w:sz w:val="14"/>
                <w:szCs w:val="18"/>
              </w:rPr>
              <w:t xml:space="preserve">ppropriate number and relevant attendants for PDHA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8acfd016-4545-4de1-924a-294686866173"/>
                <w:id w:val="830181660"/>
                <w:placeholder>
                  <w:docPart w:val="C10C27FA1EA6435C836D5AD5048764E7"/>
                </w:placeholder>
              </w:sdtPr>
              <w:sdtEndPr/>
              <w:sdtContent>
                <w:r w:rsidR="00F94E33"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wMDIwZmU4LWYxMTUtNDlmOC1iY2MxLTNjZDdjOTkwZmQ5YSIsIlJhbmdlTGVuZ3RoIjoyLCJSZWZlcmVuY2VJZCI6IjZhNjk4MTQ3LTk0ZDctNGQ5My1hNzEzLWU1YzViMmNmNzV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2lyY2h1dFxcQXBwRGF0YVxcTG9jYWxcXFRlbXBcXGNheHYxaG01LmpwZyIsIlVyaVN0cmluZyI6IjZhNjk4MTQ3LTk0ZDctNGQ5My1hNzEzLWU1YzViMmNmNzVl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tpcmNodXRcXEFwcERhdGFcXExvY2FsXFxUZW1wXFxidGZqamdvMy5qcGciLCJVcmlTdHJpbmciOiJkODcyNzQ3My04ZmQ4LTRhMTktYTUwNS01YjRkM2U3NzQzOW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3MS02NzEyLjIwMDQuMDAyNzAue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ExL2ouMTQ3MS02NzEyLjIwMDQuMDAyNzAueCIsIlVyaVN0cmluZyI6Imh0dHBzOi8vZG9pLm9yZy8xMC4xMTExL2ouMTQ3MS02NzEyLjIwMDQuMDAyNzAue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XRhIEtpcmNobmVyLUhla2xhdSIsIkNyZWF0ZWRPbiI6IjIwMTgtMDgtMjBUMDk6MDg6MTIiLCJNb2RpZmllZEJ5IjoiX1V0YSBLaXJjaG5lci1IZWtsYXUiLCJJZCI6IjBjN2U2MjcyLWMzN2QtNDcxOC05YTQ3LTViNjQwYjY3YzdhYSIsIk1vZGlmaWVkT24iOiIyMDE4LTA4LTIwVDA3OjA4OjIx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UxNDc0ODMiLCJVcmlTdHJpbmciOiJodHRwOi8vd3d3Lm5jYmkubmxtLm5paC5nb3YvcHVibWVkLzE1MTQ3NDgz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}</w:instrText>
                </w:r>
                <w:r w:rsidR="00F94E33"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F94E33">
                  <w:rPr>
                    <w:noProof/>
                    <w:sz w:val="14"/>
                    <w:szCs w:val="18"/>
                  </w:rPr>
                  <w:t>[4, 7]</w:t>
                </w:r>
                <w:r w:rsidR="00F94E33"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Default="00F94E33" w:rsidP="000A23B7">
            <w:pPr>
              <w:spacing w:after="160" w:line="259" w:lineRule="auto"/>
              <w:rPr>
                <w:sz w:val="14"/>
                <w:szCs w:val="18"/>
              </w:rPr>
            </w:pPr>
            <w:r w:rsidRPr="000A23B7">
              <w:rPr>
                <w:sz w:val="14"/>
                <w:szCs w:val="18"/>
              </w:rPr>
              <w:t xml:space="preserve">•Virtual home assessments save travel distances </w:t>
            </w:r>
            <w:sdt>
              <w:sdtPr>
                <w:rPr>
                  <w:sz w:val="14"/>
                  <w:szCs w:val="18"/>
                </w:rPr>
                <w:alias w:val="To edit, see citavi.com/edit"/>
                <w:tag w:val="CitaviPlaceholder#0b786e2b-0e62-4414-b6ca-a012f6c2e4b0"/>
                <w:id w:val="1745286288"/>
                <w:placeholder>
                  <w:docPart w:val="C10C27FA1EA6435C836D5AD5048764E7"/>
                </w:placeholder>
              </w:sdtPr>
              <w:sdtEndPr/>
              <w:sdtContent>
                <w:r w:rsidRPr="000A23B7">
                  <w:rPr>
                    <w:noProof/>
                    <w:sz w:val="14"/>
                    <w:szCs w:val="18"/>
                  </w:rPr>
                  <w:fldChar w:fldCharType="begin"/>
                </w:r>
                <w:r w:rsidR="004F6749">
                  <w:rPr>
                    <w:noProof/>
                    <w:sz w:val="14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kZDVjNTUyLTFmMDYtNDhhYy1hZmQ1LTQ4ZTk0NzUzYTZiYSIsIlJhbmdlTGVuZ3RoIjo0LCJSZWZlcmVuY2VJZCI6IjE4ZjMxNDVhLTIxZDYtNGY0Yy1iZGZiLTUxYjc0NTk4Zj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2lyY2h1dFxcQXBwRGF0YVxcTG9jYWxcXFRlbXBcXHQwcTIweXFyLmpwZyIsIlVyaVN0cmluZyI6IjE4ZjMxNDVhLTIxZDYtNGY0Yy1iZGZiLTUxYjc0NTk4ZjE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1NTI2NjE1IiwiVXJpU3RyaW5nIjoiaHR0cDovL3d3dy5uY2JpLm5sbS5uaWguZ292L3B1Ym1lZC8yNTUyNjY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XRhIEtpcmNobmVyLUhla2xhdSIsIkNyZWF0ZWRPbiI6IjIwMTktMDctMjlUMTE6NDM6NTciLCJNb2RpZmllZEJ5IjoiX1V0YSBLaXJjaG5lci1IZWtsYXUiLCJJZCI6IjhkMTk2ZTA2LTAxMmUtNDRiMS1iZGI2LWU4MDA0YzIzNWMzOSIsIk1vZGlmaWVkT24iOiIyMDE5LTA3LTI5VDA5OjQ0OjA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jE5Ni9qbWlyLjM3MjMiLCJVcmlTdHJpbmciOiJodHRwczovL2RvaS5vcmcvMTAuMjE5Ni9qbWlyLjM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0YSBLaXJjaG5lci1IZWtsYXUiLCJDcmVhdGVkT24iOiIyMDE5LTA3LTI5VDExOjQzOjU3IiwiTW9kaWZpZWRCeSI6Il9VdGEgS2lyY2huZXItSGVrbGF1IiwiSWQiOiI0OTgyYWZiNS0yOWJiLTQ5NzEtOWE2My03ZDVlMWJiZjhjMWIiLCJNb2RpZmllZE9uIjoiMjAxOS0wNy0yOVQwOTo0ND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yODU3MjIiLCJVcmlTdHJpbmciOiJodHRwczovL3d3dy5uY2JpLm5sbS5uaWguZ292L3BtYy9hcnRpY2xlcy9QTUM0Mjg1Nz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VdGEgS2lyY2huZXItSGVrbGF1IiwiQ3JlYXRlZE9uIjoiMjAxOS0wNy0yOVQxMTo0Mzo1NyIsIk1vZGlmaWVkQnkiOiJfVXRhIEtpcmNobmVyLUhla2xhdSIsIklkIjoiMDc0MzQxOTctMWUyZi00NDllLWE0ODEtM2NjYTM2MGRiNjBjIiwiTW9kaWZpZWRPbiI6IjIwMTktMDctMjlUMDk6NDQ6MDUiLCJQcm9qZWN0Ijp7IiRyZWYiOiI1In19XSwiTnVtYmVyIjoiMTIiLCJPcmdhbml6YXRpb25zIjpbXSwiT3RoZXJzSW52b2x2ZWQiOltdLCJQYWdlQ291bnQiOiIxNCIsIlBhZ2VSYW5nZSI6IjxzcD5cclxuICA8bnM+T21pdDwvbnM+XHJcbiAgPG9zPmUyODM8L29zPlxyXG4gIDxwcz5lMjgzPC9wcz5cclxuPC9zcD5cclxuPG9zPmUyODM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}</w:instrText>
                </w:r>
                <w:r w:rsidRPr="000A23B7">
                  <w:rPr>
                    <w:noProof/>
                    <w:sz w:val="14"/>
                    <w:szCs w:val="18"/>
                  </w:rPr>
                  <w:fldChar w:fldCharType="separate"/>
                </w:r>
                <w:r w:rsidR="00084A06">
                  <w:rPr>
                    <w:noProof/>
                    <w:sz w:val="14"/>
                    <w:szCs w:val="18"/>
                  </w:rPr>
                  <w:t>[10]</w:t>
                </w:r>
                <w:r w:rsidRPr="000A23B7">
                  <w:rPr>
                    <w:noProof/>
                    <w:sz w:val="14"/>
                    <w:szCs w:val="18"/>
                  </w:rPr>
                  <w:fldChar w:fldCharType="end"/>
                </w:r>
              </w:sdtContent>
            </w:sdt>
          </w:p>
          <w:p w:rsidR="00F94E33" w:rsidRPr="000A23B7" w:rsidRDefault="00F94E33" w:rsidP="000A23B7">
            <w:pPr>
              <w:spacing w:after="160" w:line="259" w:lineRule="auto"/>
              <w:rPr>
                <w:sz w:val="14"/>
                <w:szCs w:val="18"/>
              </w:rPr>
            </w:pPr>
          </w:p>
        </w:tc>
        <w:tc>
          <w:tcPr>
            <w:tcW w:w="1146" w:type="pct"/>
          </w:tcPr>
          <w:p w:rsidR="00F94E33" w:rsidRPr="000A23B7" w:rsidRDefault="00AD7050" w:rsidP="00AD684E">
            <w:pPr>
              <w:spacing w:after="160" w:line="259" w:lineRule="auto"/>
              <w:rPr>
                <w:sz w:val="14"/>
                <w:szCs w:val="18"/>
              </w:rPr>
            </w:pPr>
            <w:r>
              <w:rPr>
                <w:b/>
                <w:sz w:val="14"/>
                <w:szCs w:val="18"/>
              </w:rPr>
              <w:t xml:space="preserve">7 </w:t>
            </w:r>
            <w:r w:rsidR="00F94E33">
              <w:rPr>
                <w:b/>
                <w:sz w:val="14"/>
                <w:szCs w:val="18"/>
              </w:rPr>
              <w:t>Consider specific context factors in PDHA-design.</w:t>
            </w:r>
          </w:p>
        </w:tc>
      </w:tr>
    </w:tbl>
    <w:p w:rsidR="0076314C" w:rsidRDefault="0076314C"/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421694328"/>
        <w:placeholder>
          <w:docPart w:val="DefaultPlaceholder_-1854013440"/>
        </w:placeholder>
      </w:sdtPr>
      <w:sdtEndPr/>
      <w:sdtContent>
        <w:p w:rsidR="004746F6" w:rsidRDefault="00FC606C" w:rsidP="004746F6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4746F6">
            <w:t>References</w:t>
          </w:r>
        </w:p>
        <w:p w:rsidR="004746F6" w:rsidRDefault="004746F6" w:rsidP="004746F6">
          <w:pPr>
            <w:pStyle w:val="CitaviBibliographyEntry"/>
          </w:pPr>
          <w:r>
            <w:t>1.</w:t>
          </w:r>
          <w:r>
            <w:tab/>
          </w:r>
          <w:bookmarkStart w:id="1" w:name="_CTVL0014ab81760c28d4e8ca50c2f979c76e79f"/>
          <w:r>
            <w:t>Davis, A.J., Mc Clure, P.: An exploratory study of discharge planning home visits within an Irish context -- investigating nationwide practice and nationwide perspectives. IR J OCCUP THER</w:t>
          </w:r>
          <w:bookmarkEnd w:id="1"/>
          <w:r>
            <w:t xml:space="preserve"> </w:t>
          </w:r>
          <w:r w:rsidRPr="004746F6">
            <w:rPr>
              <w:b/>
            </w:rPr>
            <w:t>47</w:t>
          </w:r>
          <w:r w:rsidRPr="004746F6">
            <w:t>(2), 95–113 (2019). doi: 10.1108/IJOT-10-2018-0015</w:t>
          </w:r>
        </w:p>
        <w:p w:rsidR="004746F6" w:rsidRDefault="004746F6" w:rsidP="004746F6">
          <w:pPr>
            <w:pStyle w:val="CitaviBibliographyEntry"/>
          </w:pPr>
          <w:r>
            <w:t>2.</w:t>
          </w:r>
          <w:r>
            <w:tab/>
          </w:r>
          <w:bookmarkStart w:id="2" w:name="_CTVL0012b90a640fb364623a12a0b2d3ee03eac"/>
          <w:r>
            <w:t>Threapleton, K., Newberry, K., Sutton, G., Worthington, E., Drummond, A.: Virtually home: Exploring the potential of virtual reality to support patient discharge after stroke. British Journal of Occupational Therapy</w:t>
          </w:r>
          <w:bookmarkEnd w:id="2"/>
          <w:r>
            <w:t xml:space="preserve"> </w:t>
          </w:r>
          <w:r w:rsidRPr="004746F6">
            <w:rPr>
              <w:b/>
            </w:rPr>
            <w:t>80</w:t>
          </w:r>
          <w:r w:rsidRPr="004746F6">
            <w:t>(2), 99–107 (2017). doi: 10.1177/0308022616657111</w:t>
          </w:r>
        </w:p>
        <w:p w:rsidR="004746F6" w:rsidRDefault="004746F6" w:rsidP="004746F6">
          <w:pPr>
            <w:pStyle w:val="CitaviBibliographyEntry"/>
          </w:pPr>
          <w:r>
            <w:t>3.</w:t>
          </w:r>
          <w:r>
            <w:tab/>
          </w:r>
          <w:bookmarkStart w:id="3" w:name="_CTVL001ccd3f7b2f10f4b94946422e38312c1d0"/>
          <w:r>
            <w:t>Atwal, A., McIntyre, A., Craik, C., Hunt, J.: Older adults and carers' perceptions of pre-discharge occupational therapy home visits in acute care. Age and ageing</w:t>
          </w:r>
          <w:bookmarkEnd w:id="3"/>
          <w:r>
            <w:t xml:space="preserve"> </w:t>
          </w:r>
          <w:r w:rsidRPr="004746F6">
            <w:rPr>
              <w:b/>
            </w:rPr>
            <w:t>37</w:t>
          </w:r>
          <w:r w:rsidRPr="004746F6">
            <w:t>(1), 72–76 (2008). doi: 10.1093/ageing/afm137</w:t>
          </w:r>
        </w:p>
        <w:p w:rsidR="004746F6" w:rsidRDefault="004746F6" w:rsidP="004746F6">
          <w:pPr>
            <w:pStyle w:val="CitaviBibliographyEntry"/>
          </w:pPr>
          <w:r>
            <w:t>4.</w:t>
          </w:r>
          <w:r>
            <w:tab/>
          </w:r>
          <w:bookmarkStart w:id="4" w:name="_CTVL0016a69814794d74d93a713e5c5b2cf75e4"/>
          <w:r>
            <w:t>Atwal, A., Spilliotopoulou, G., Stradden, J., Fellows, V., Anako, E., Robinson, L., McIntyre, A.: Factors influencing occupational therapy home visit practice A qualitative study. Scandinavian Journal of Occupational Therapy(21), 40–47 (2014)</w:t>
          </w:r>
        </w:p>
        <w:bookmarkEnd w:id="4"/>
        <w:p w:rsidR="004746F6" w:rsidRDefault="004746F6" w:rsidP="004746F6">
          <w:pPr>
            <w:pStyle w:val="CitaviBibliographyEntry"/>
          </w:pPr>
          <w:r>
            <w:t>5.</w:t>
          </w:r>
          <w:r>
            <w:tab/>
          </w:r>
          <w:bookmarkStart w:id="5" w:name="_CTVL001a24dec962cc74b6589d08f210b4c91c3"/>
          <w:r>
            <w:t>Godfrey, M., Cornwell, P., Eames, S., Hodson, T., Thomas, T., Gillen, A.: Pre-discharge home visits: A qualitative exploration of the experience of occupational therapists and multidisciplinary stakeholders. AUST OCCUP THER J</w:t>
          </w:r>
          <w:bookmarkEnd w:id="5"/>
          <w:r>
            <w:t xml:space="preserve"> </w:t>
          </w:r>
          <w:r w:rsidRPr="004746F6">
            <w:rPr>
              <w:b/>
            </w:rPr>
            <w:t>66</w:t>
          </w:r>
          <w:r w:rsidRPr="004746F6">
            <w:t>(3), 249–257 (2019). doi: 10.1111/1440-1630.12561</w:t>
          </w:r>
        </w:p>
        <w:p w:rsidR="004746F6" w:rsidRDefault="004746F6" w:rsidP="004746F6">
          <w:pPr>
            <w:pStyle w:val="CitaviBibliographyEntry"/>
          </w:pPr>
          <w:r>
            <w:t>6.</w:t>
          </w:r>
          <w:r>
            <w:tab/>
          </w:r>
          <w:bookmarkStart w:id="6" w:name="_CTVL001072d0f5bb5484edba2a9216a9e8b60ea"/>
          <w:r>
            <w:t>Cameron, J.I., Bastawrous, M., Marsella, A., Forde, S., Smale, L., Friedland, J., Richardson, D., Naglie, G.: Stroke survivors', caregivers', and health care professionals' perspectives on the weekend pass to facilitate transition home. Journal of rehabilitation medicine</w:t>
          </w:r>
          <w:bookmarkEnd w:id="6"/>
          <w:r>
            <w:t xml:space="preserve"> </w:t>
          </w:r>
          <w:r w:rsidRPr="004746F6">
            <w:rPr>
              <w:b/>
            </w:rPr>
            <w:t>46</w:t>
          </w:r>
          <w:r w:rsidRPr="004746F6">
            <w:t>(9), 858–863 (2014). doi: 10.2340/16501977-1854</w:t>
          </w:r>
        </w:p>
        <w:p w:rsidR="004746F6" w:rsidRDefault="004746F6" w:rsidP="004746F6">
          <w:pPr>
            <w:pStyle w:val="CitaviBibliographyEntry"/>
          </w:pPr>
          <w:r>
            <w:t>7.</w:t>
          </w:r>
          <w:r>
            <w:tab/>
          </w:r>
          <w:bookmarkStart w:id="7" w:name="_CTVL001d87274738fd84a19a5055b4d3e77439d"/>
          <w:r>
            <w:t>Nygård, L., Grahn, U., Rudenhammar, A., Hydling, S.: Reflecting on practice: are home visits prior to discharge worthwhile in geriatric inpatient care? Scandinavian journal of caring sciences</w:t>
          </w:r>
          <w:bookmarkEnd w:id="7"/>
          <w:r>
            <w:t xml:space="preserve"> </w:t>
          </w:r>
          <w:r w:rsidRPr="004746F6">
            <w:rPr>
              <w:b/>
            </w:rPr>
            <w:t>18</w:t>
          </w:r>
          <w:r w:rsidRPr="004746F6">
            <w:t>(2), 193–203 (2004). doi: 10.1111/j.1471-6712.2004.00270.x</w:t>
          </w:r>
        </w:p>
        <w:p w:rsidR="004746F6" w:rsidRDefault="004746F6" w:rsidP="004746F6">
          <w:pPr>
            <w:pStyle w:val="CitaviBibliographyEntry"/>
          </w:pPr>
          <w:r>
            <w:t>8.</w:t>
          </w:r>
          <w:r>
            <w:tab/>
          </w:r>
          <w:bookmarkStart w:id="8" w:name="_CTVL001ae8f2f2f7d9248ea8584c3ba8562f389"/>
          <w:r>
            <w:t>Whitehead, P., Fellows, K., Sprigg, N., Walker, M., Drummond, A.: Who should have a pre-discharge home assessment visit after a stroke? A qualitative study of occupational therapist´s views. British Journal of Occupational Therapy</w:t>
          </w:r>
          <w:bookmarkEnd w:id="8"/>
          <w:r>
            <w:t xml:space="preserve"> </w:t>
          </w:r>
          <w:r w:rsidRPr="004746F6">
            <w:rPr>
              <w:b/>
            </w:rPr>
            <w:t>77</w:t>
          </w:r>
          <w:r w:rsidRPr="004746F6">
            <w:t>(8), 384–391 (2014)</w:t>
          </w:r>
        </w:p>
        <w:p w:rsidR="004746F6" w:rsidRDefault="004746F6" w:rsidP="004746F6">
          <w:pPr>
            <w:pStyle w:val="CitaviBibliographyEntry"/>
          </w:pPr>
          <w:r>
            <w:t>9.</w:t>
          </w:r>
          <w:r>
            <w:tab/>
          </w:r>
          <w:bookmarkStart w:id="9" w:name="_CTVL00108159f178130463aaf654f5c0ca88138"/>
          <w:r>
            <w:t>Atwal, A., Spiliotopoulou, G., Plastow, N., McIntyre, A., McKay, E.A.: Older Adults' Experiences of Occupational Therapy Predischarge Home Visits: A Systematic Thematic Synthesis of Qualitative Research. British Journal of Occupational Therapy</w:t>
          </w:r>
          <w:bookmarkEnd w:id="9"/>
          <w:r>
            <w:t xml:space="preserve"> </w:t>
          </w:r>
          <w:r w:rsidRPr="004746F6">
            <w:rPr>
              <w:b/>
            </w:rPr>
            <w:t>75</w:t>
          </w:r>
          <w:r w:rsidRPr="004746F6">
            <w:t>(3), 118–127 (2012). doi: 10.4276/030802212X13311219571701</w:t>
          </w:r>
        </w:p>
        <w:p w:rsidR="004746F6" w:rsidRDefault="004746F6" w:rsidP="004746F6">
          <w:pPr>
            <w:pStyle w:val="CitaviBibliographyEntry"/>
          </w:pPr>
          <w:r>
            <w:t>10.</w:t>
          </w:r>
          <w:r>
            <w:tab/>
          </w:r>
          <w:bookmarkStart w:id="10" w:name="_CTVL00118f3145a21d64f4cbdfb51b74598f156"/>
          <w:r>
            <w:t>Atwal, A., Money, A., Harvey, M.: Occupational therapists' views on using a virtual reality interior design application within the pre-discharge home visit process. Journal of medical Internet research</w:t>
          </w:r>
          <w:bookmarkEnd w:id="10"/>
          <w:r>
            <w:t xml:space="preserve"> </w:t>
          </w:r>
          <w:r w:rsidRPr="004746F6">
            <w:rPr>
              <w:b/>
            </w:rPr>
            <w:t>16</w:t>
          </w:r>
          <w:r w:rsidRPr="004746F6">
            <w:t>(12), e283 (2014). doi: 10.2196/jmir.3723</w:t>
          </w:r>
        </w:p>
        <w:p w:rsidR="004746F6" w:rsidRDefault="004746F6" w:rsidP="004746F6">
          <w:pPr>
            <w:pStyle w:val="CitaviBibliographyEntry"/>
          </w:pPr>
          <w:r>
            <w:t>11.</w:t>
          </w:r>
          <w:r>
            <w:tab/>
          </w:r>
          <w:bookmarkStart w:id="11" w:name="_CTVL001a267bb9a916a4e1cbc9c8511d931285e"/>
          <w:r>
            <w:t>Money, A.G., Atwal, A., Young, K.L., Day, Y., Wilson, L., Money, K.G.: Using the Technology Acceptance Model to explore community dwelling older adults' perceptions of a 3D interior design application to facilitate pre-discharge home adaptations. BMC medical informatics and decision making</w:t>
          </w:r>
          <w:bookmarkEnd w:id="11"/>
          <w:r>
            <w:t xml:space="preserve"> </w:t>
          </w:r>
          <w:r w:rsidRPr="004746F6">
            <w:rPr>
              <w:b/>
            </w:rPr>
            <w:t>15</w:t>
          </w:r>
          <w:r w:rsidRPr="004746F6">
            <w:t>, 73 (2015). doi: 10.1186/s12911-015-0190-2</w:t>
          </w:r>
        </w:p>
        <w:p w:rsidR="00FC606C" w:rsidRDefault="004746F6" w:rsidP="004746F6">
          <w:pPr>
            <w:pStyle w:val="CitaviBibliographyEntry"/>
          </w:pPr>
          <w:r>
            <w:t>12.</w:t>
          </w:r>
          <w:r>
            <w:tab/>
          </w:r>
          <w:bookmarkStart w:id="12" w:name="_CTVL00161c6f807819845cfaf7b5053e0cc5fbf"/>
          <w:r>
            <w:t>Hibberd, J.: The home‐visiting process for older people in the in‐patient intermediate care services. Quality Ageing Older Adults</w:t>
          </w:r>
          <w:bookmarkEnd w:id="12"/>
          <w:r>
            <w:t xml:space="preserve"> </w:t>
          </w:r>
          <w:r w:rsidRPr="004746F6">
            <w:rPr>
              <w:b/>
            </w:rPr>
            <w:t>9</w:t>
          </w:r>
          <w:r w:rsidRPr="004746F6">
            <w:t>(1), 13–23 (2008). doi: 10.1108/14717794200800003</w:t>
          </w:r>
          <w:r w:rsidR="00FC606C">
            <w:fldChar w:fldCharType="end"/>
          </w:r>
        </w:p>
      </w:sdtContent>
    </w:sdt>
    <w:p w:rsidR="00FC606C" w:rsidRPr="00C10741" w:rsidRDefault="00FC606C" w:rsidP="00FC606C"/>
    <w:sectPr w:rsidR="00FC606C" w:rsidRPr="00C10741" w:rsidSect="00C10741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37050" w:rsidRDefault="00B37050" w:rsidP="00B37050">
      <w:pPr>
        <w:spacing w:after="0" w:line="240" w:lineRule="auto"/>
      </w:pPr>
      <w:r>
        <w:separator/>
      </w:r>
    </w:p>
  </w:endnote>
  <w:endnote w:type="continuationSeparator" w:id="0">
    <w:p w:rsidR="00B37050" w:rsidRDefault="00B37050" w:rsidP="00B370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7050" w:rsidRDefault="00B37050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7050" w:rsidRDefault="00B37050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7050" w:rsidRDefault="00B37050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37050" w:rsidRDefault="00B37050" w:rsidP="00B37050">
      <w:pPr>
        <w:spacing w:after="0" w:line="240" w:lineRule="auto"/>
      </w:pPr>
      <w:r>
        <w:separator/>
      </w:r>
    </w:p>
  </w:footnote>
  <w:footnote w:type="continuationSeparator" w:id="0">
    <w:p w:rsidR="00B37050" w:rsidRDefault="00B37050" w:rsidP="00B370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7050" w:rsidRDefault="00B37050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7050" w:rsidRPr="00B37050" w:rsidRDefault="00B37050" w:rsidP="00517718">
    <w:pPr>
      <w:pStyle w:val="Kopfzeile"/>
      <w:tabs>
        <w:tab w:val="clear" w:pos="9072"/>
        <w:tab w:val="left" w:pos="9081"/>
      </w:tabs>
      <w:rPr>
        <w:lang w:val="en-US"/>
      </w:rPr>
    </w:pPr>
    <w:r w:rsidRPr="00B37050">
      <w:rPr>
        <w:lang w:val="en-US"/>
      </w:rPr>
      <w:t xml:space="preserve">Additional file 8: Analytical themes, facilitators, </w:t>
    </w:r>
    <w:r w:rsidR="00AC423A" w:rsidRPr="00B37050">
      <w:rPr>
        <w:lang w:val="en-US"/>
      </w:rPr>
      <w:t>barriers</w:t>
    </w:r>
    <w:r w:rsidRPr="00B37050">
      <w:rPr>
        <w:lang w:val="en-US"/>
      </w:rPr>
      <w:t xml:space="preserve"> and implications</w:t>
    </w:r>
    <w:r>
      <w:rPr>
        <w:lang w:val="en-US"/>
      </w:rPr>
      <w:t xml:space="preserve"> for intervention</w:t>
    </w:r>
    <w:r w:rsidR="00517718">
      <w:rPr>
        <w:lang w:val="en-US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7050" w:rsidRDefault="00B37050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9F2193"/>
    <w:multiLevelType w:val="hybridMultilevel"/>
    <w:tmpl w:val="98F8EC76"/>
    <w:lvl w:ilvl="0" w:tplc="71B0DDC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8D0EA6"/>
    <w:multiLevelType w:val="hybridMultilevel"/>
    <w:tmpl w:val="4880C750"/>
    <w:lvl w:ilvl="0" w:tplc="71B0DDC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2E5A2E"/>
    <w:multiLevelType w:val="hybridMultilevel"/>
    <w:tmpl w:val="372E53B4"/>
    <w:lvl w:ilvl="0" w:tplc="71B0DDC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0741"/>
    <w:rsid w:val="00065240"/>
    <w:rsid w:val="00084A06"/>
    <w:rsid w:val="000A23B7"/>
    <w:rsid w:val="000C2A11"/>
    <w:rsid w:val="000F1D62"/>
    <w:rsid w:val="001512CE"/>
    <w:rsid w:val="00187AAE"/>
    <w:rsid w:val="00193170"/>
    <w:rsid w:val="001D76D0"/>
    <w:rsid w:val="0022008E"/>
    <w:rsid w:val="00273F24"/>
    <w:rsid w:val="00277AD2"/>
    <w:rsid w:val="00354F39"/>
    <w:rsid w:val="003670EA"/>
    <w:rsid w:val="003A767D"/>
    <w:rsid w:val="004122E2"/>
    <w:rsid w:val="0044656B"/>
    <w:rsid w:val="004517E5"/>
    <w:rsid w:val="0045205C"/>
    <w:rsid w:val="004646D9"/>
    <w:rsid w:val="004746F6"/>
    <w:rsid w:val="004C6937"/>
    <w:rsid w:val="004F6749"/>
    <w:rsid w:val="00517718"/>
    <w:rsid w:val="0057244D"/>
    <w:rsid w:val="005840E2"/>
    <w:rsid w:val="005C39BD"/>
    <w:rsid w:val="005E423D"/>
    <w:rsid w:val="005F059D"/>
    <w:rsid w:val="005F5079"/>
    <w:rsid w:val="006362BD"/>
    <w:rsid w:val="00656A90"/>
    <w:rsid w:val="0069266A"/>
    <w:rsid w:val="0071709E"/>
    <w:rsid w:val="007268B6"/>
    <w:rsid w:val="0076314C"/>
    <w:rsid w:val="00765C2D"/>
    <w:rsid w:val="00796D43"/>
    <w:rsid w:val="007F3680"/>
    <w:rsid w:val="0081175C"/>
    <w:rsid w:val="00886993"/>
    <w:rsid w:val="00891B29"/>
    <w:rsid w:val="008C7A51"/>
    <w:rsid w:val="008F6D70"/>
    <w:rsid w:val="009107B1"/>
    <w:rsid w:val="0092627E"/>
    <w:rsid w:val="009422F1"/>
    <w:rsid w:val="0099474D"/>
    <w:rsid w:val="009D0099"/>
    <w:rsid w:val="009D11C4"/>
    <w:rsid w:val="009E406D"/>
    <w:rsid w:val="00A00ECB"/>
    <w:rsid w:val="00A11C8D"/>
    <w:rsid w:val="00A30BE8"/>
    <w:rsid w:val="00A42E5F"/>
    <w:rsid w:val="00A525AD"/>
    <w:rsid w:val="00A81006"/>
    <w:rsid w:val="00A9414D"/>
    <w:rsid w:val="00AA3DCB"/>
    <w:rsid w:val="00AC423A"/>
    <w:rsid w:val="00AD684E"/>
    <w:rsid w:val="00AD7050"/>
    <w:rsid w:val="00B16BD4"/>
    <w:rsid w:val="00B37050"/>
    <w:rsid w:val="00B37CE7"/>
    <w:rsid w:val="00B553C1"/>
    <w:rsid w:val="00B6348A"/>
    <w:rsid w:val="00B86961"/>
    <w:rsid w:val="00B91012"/>
    <w:rsid w:val="00BE3BAF"/>
    <w:rsid w:val="00BE6F42"/>
    <w:rsid w:val="00BF472C"/>
    <w:rsid w:val="00C0641A"/>
    <w:rsid w:val="00C10741"/>
    <w:rsid w:val="00C30AD1"/>
    <w:rsid w:val="00C30F95"/>
    <w:rsid w:val="00C869B8"/>
    <w:rsid w:val="00C9753E"/>
    <w:rsid w:val="00CA71BD"/>
    <w:rsid w:val="00D017E0"/>
    <w:rsid w:val="00D05BD5"/>
    <w:rsid w:val="00D50D91"/>
    <w:rsid w:val="00DA5A53"/>
    <w:rsid w:val="00DB3173"/>
    <w:rsid w:val="00DC408D"/>
    <w:rsid w:val="00DC4696"/>
    <w:rsid w:val="00DD132A"/>
    <w:rsid w:val="00E02671"/>
    <w:rsid w:val="00E06B43"/>
    <w:rsid w:val="00E73C0A"/>
    <w:rsid w:val="00E92D11"/>
    <w:rsid w:val="00EC4FB4"/>
    <w:rsid w:val="00EE3D8A"/>
    <w:rsid w:val="00EF4BC3"/>
    <w:rsid w:val="00F30232"/>
    <w:rsid w:val="00F30D40"/>
    <w:rsid w:val="00F433E5"/>
    <w:rsid w:val="00F94E33"/>
    <w:rsid w:val="00FB4B78"/>
    <w:rsid w:val="00FC606C"/>
    <w:rsid w:val="00FC691A"/>
    <w:rsid w:val="00FC75B4"/>
    <w:rsid w:val="00FD2C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EBE250"/>
  <w15:chartTrackingRefBased/>
  <w15:docId w15:val="{174954AF-D122-4496-80ED-BDAD540E68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C606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C60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FC606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C606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C606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C606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C606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C606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C606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C107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FC606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C606C"/>
    <w:pPr>
      <w:tabs>
        <w:tab w:val="left" w:pos="454"/>
      </w:tabs>
      <w:spacing w:after="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C606C"/>
    <w:rPr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C606C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C606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C606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C606C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C606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C606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C606C"/>
    <w:pPr>
      <w:spacing w:line="240" w:lineRule="auto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C606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C606C"/>
    <w:pPr>
      <w:spacing w:line="240" w:lineRule="auto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C606C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C606C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C606C"/>
    <w:pPr>
      <w:spacing w:line="240" w:lineRule="auto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C606C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C606C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C606C"/>
    <w:pPr>
      <w:spacing w:line="240" w:lineRule="auto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C606C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C606C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C606C"/>
    <w:pPr>
      <w:spacing w:line="240" w:lineRule="auto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C606C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C606C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C606C"/>
    <w:pPr>
      <w:spacing w:line="240" w:lineRule="auto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C606C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C606C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C606C"/>
    <w:pPr>
      <w:spacing w:line="240" w:lineRule="auto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C606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C606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C606C"/>
    <w:pPr>
      <w:spacing w:line="240" w:lineRule="auto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C606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C606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Listenabsatz">
    <w:name w:val="List Paragraph"/>
    <w:basedOn w:val="Standard"/>
    <w:uiPriority w:val="34"/>
    <w:qFormat/>
    <w:rsid w:val="00FC606C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B3705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B37050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B3705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B37050"/>
    <w:rPr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F6D7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F6D70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569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3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33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305BD72-BA13-473C-9032-314996155D39}"/>
      </w:docPartPr>
      <w:docPartBody>
        <w:p w:rsidR="00C27F8B" w:rsidRDefault="00FB4479">
          <w:r w:rsidRPr="0095769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5370D67244C4635BE0265D435C33BB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A6E1E75-8C47-4184-8324-361DCD0C7AB5}"/>
      </w:docPartPr>
      <w:docPartBody>
        <w:p w:rsidR="00315EB8" w:rsidRDefault="00B37D0F" w:rsidP="00B37D0F">
          <w:pPr>
            <w:pStyle w:val="45370D67244C4635BE0265D435C33BB8"/>
          </w:pPr>
          <w:r w:rsidRPr="0095769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5F4A9B833624077858E2C1293B83A3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C02942C-C330-4A57-806C-0FC5E45478D5}"/>
      </w:docPartPr>
      <w:docPartBody>
        <w:p w:rsidR="00315EB8" w:rsidRDefault="00B37D0F" w:rsidP="00B37D0F">
          <w:pPr>
            <w:pStyle w:val="65F4A9B833624077858E2C1293B83A3E"/>
          </w:pPr>
          <w:r w:rsidRPr="0095769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10C27FA1EA6435C836D5AD5048764E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45607F9-1425-4E40-875D-882CF7B4F3AD}"/>
      </w:docPartPr>
      <w:docPartBody>
        <w:p w:rsidR="00315EB8" w:rsidRDefault="00B37D0F" w:rsidP="00B37D0F">
          <w:pPr>
            <w:pStyle w:val="C10C27FA1EA6435C836D5AD5048764E7"/>
          </w:pPr>
          <w:r w:rsidRPr="0095769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E881041A02C443C94229572F31AAA2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9093D23-445D-42FA-AFE8-4B5532796733}"/>
      </w:docPartPr>
      <w:docPartBody>
        <w:p w:rsidR="00315EB8" w:rsidRDefault="00B37D0F" w:rsidP="00B37D0F">
          <w:pPr>
            <w:pStyle w:val="7E881041A02C443C94229572F31AAA2B"/>
          </w:pPr>
          <w:r w:rsidRPr="0095769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AFC988E263842739AC8C4B4DCB99C7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2F2BB31-C490-48A9-8051-80438383E569}"/>
      </w:docPartPr>
      <w:docPartBody>
        <w:p w:rsidR="00315EB8" w:rsidRDefault="00B37D0F" w:rsidP="00B37D0F">
          <w:pPr>
            <w:pStyle w:val="FAFC988E263842739AC8C4B4DCB99C77"/>
          </w:pPr>
          <w:r w:rsidRPr="0095769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B5BE8160C7A40F0B8538E6F1C18469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FF5B023-AC46-4D8B-A981-EAEFAB4599A7}"/>
      </w:docPartPr>
      <w:docPartBody>
        <w:p w:rsidR="00315EB8" w:rsidRDefault="00B37D0F" w:rsidP="00B37D0F">
          <w:pPr>
            <w:pStyle w:val="2B5BE8160C7A40F0B8538E6F1C18469E"/>
          </w:pPr>
          <w:r w:rsidRPr="0095769D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revisionView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4479"/>
    <w:rsid w:val="00315EB8"/>
    <w:rsid w:val="00494465"/>
    <w:rsid w:val="00B04BEE"/>
    <w:rsid w:val="00B051BD"/>
    <w:rsid w:val="00B37D0F"/>
    <w:rsid w:val="00B836CE"/>
    <w:rsid w:val="00C27F8B"/>
    <w:rsid w:val="00F41B7A"/>
    <w:rsid w:val="00FB44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37D0F"/>
    <w:rPr>
      <w:color w:val="808080"/>
    </w:rPr>
  </w:style>
  <w:style w:type="paragraph" w:customStyle="1" w:styleId="E28AC3CB528C48F5B45D4929A24A1C21">
    <w:name w:val="E28AC3CB528C48F5B45D4929A24A1C21"/>
    <w:rsid w:val="00FB4479"/>
  </w:style>
  <w:style w:type="paragraph" w:customStyle="1" w:styleId="F522C9F30CC2456DAF54B24A98A54247">
    <w:name w:val="F522C9F30CC2456DAF54B24A98A54247"/>
    <w:rsid w:val="00B836CE"/>
  </w:style>
  <w:style w:type="paragraph" w:customStyle="1" w:styleId="E020E477A7894FC4AA2981B61569049C">
    <w:name w:val="E020E477A7894FC4AA2981B61569049C"/>
    <w:rsid w:val="00B836CE"/>
  </w:style>
  <w:style w:type="paragraph" w:customStyle="1" w:styleId="AFCAB8C772D14CCC841FACC9355A7510">
    <w:name w:val="AFCAB8C772D14CCC841FACC9355A7510"/>
    <w:rsid w:val="00B37D0F"/>
  </w:style>
  <w:style w:type="paragraph" w:customStyle="1" w:styleId="3DA74103D92F461C9F627C8FD5D0FAF9">
    <w:name w:val="3DA74103D92F461C9F627C8FD5D0FAF9"/>
    <w:rsid w:val="00B37D0F"/>
  </w:style>
  <w:style w:type="paragraph" w:customStyle="1" w:styleId="C222D3A18927474E934A2DF2BC8154F1">
    <w:name w:val="C222D3A18927474E934A2DF2BC8154F1"/>
    <w:rsid w:val="00B37D0F"/>
  </w:style>
  <w:style w:type="paragraph" w:customStyle="1" w:styleId="B1646B682AA94917891A385C152448A8">
    <w:name w:val="B1646B682AA94917891A385C152448A8"/>
    <w:rsid w:val="00B37D0F"/>
  </w:style>
  <w:style w:type="paragraph" w:customStyle="1" w:styleId="58542B873CA54ADFA6D426CF6A676BF7">
    <w:name w:val="58542B873CA54ADFA6D426CF6A676BF7"/>
    <w:rsid w:val="00B37D0F"/>
  </w:style>
  <w:style w:type="paragraph" w:customStyle="1" w:styleId="A0C3754A7DC947039D495F519ABC9D80">
    <w:name w:val="A0C3754A7DC947039D495F519ABC9D80"/>
    <w:rsid w:val="00B37D0F"/>
  </w:style>
  <w:style w:type="paragraph" w:customStyle="1" w:styleId="45370D67244C4635BE0265D435C33BB8">
    <w:name w:val="45370D67244C4635BE0265D435C33BB8"/>
    <w:rsid w:val="00B37D0F"/>
  </w:style>
  <w:style w:type="paragraph" w:customStyle="1" w:styleId="65F4A9B833624077858E2C1293B83A3E">
    <w:name w:val="65F4A9B833624077858E2C1293B83A3E"/>
    <w:rsid w:val="00B37D0F"/>
  </w:style>
  <w:style w:type="paragraph" w:customStyle="1" w:styleId="C10C27FA1EA6435C836D5AD5048764E7">
    <w:name w:val="C10C27FA1EA6435C836D5AD5048764E7"/>
    <w:rsid w:val="00B37D0F"/>
  </w:style>
  <w:style w:type="paragraph" w:customStyle="1" w:styleId="7E881041A02C443C94229572F31AAA2B">
    <w:name w:val="7E881041A02C443C94229572F31AAA2B"/>
    <w:rsid w:val="00B37D0F"/>
  </w:style>
  <w:style w:type="paragraph" w:customStyle="1" w:styleId="FAFC988E263842739AC8C4B4DCB99C77">
    <w:name w:val="FAFC988E263842739AC8C4B4DCB99C77"/>
    <w:rsid w:val="00B37D0F"/>
  </w:style>
  <w:style w:type="paragraph" w:customStyle="1" w:styleId="2B5BE8160C7A40F0B8538E6F1C18469E">
    <w:name w:val="2B5BE8160C7A40F0B8538E6F1C18469E"/>
    <w:rsid w:val="00B37D0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3182</Words>
  <Characters>713053</Characters>
  <Application>Microsoft Office Word</Application>
  <DocSecurity>0</DocSecurity>
  <Lines>5942</Lines>
  <Paragraphs>164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Halle (Saale)</Company>
  <LinksUpToDate>false</LinksUpToDate>
  <CharactersWithSpaces>824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chner-Heklau, Uta</dc:creator>
  <cp:keywords/>
  <dc:description/>
  <cp:lastModifiedBy>Kirchner-Heklau, Uta</cp:lastModifiedBy>
  <cp:revision>36</cp:revision>
  <cp:lastPrinted>2020-10-28T14:38:00Z</cp:lastPrinted>
  <dcterms:created xsi:type="dcterms:W3CDTF">2020-10-01T10:40:00Z</dcterms:created>
  <dcterms:modified xsi:type="dcterms:W3CDTF">2020-11-22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roTransStroke Review</vt:lpwstr>
  </property>
  <property fmtid="{D5CDD505-2E9C-101B-9397-08002B2CF9AE}" pid="3" name="CitaviDocumentProperty_0">
    <vt:lpwstr>22677da9-e7fd-4c9f-a508-4303b85d7c6d</vt:lpwstr>
  </property>
  <property fmtid="{D5CDD505-2E9C-101B-9397-08002B2CF9AE}" pid="4" name="CitaviDocumentProperty_1">
    <vt:lpwstr>6.5.0.0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loudProjectKey=aqve3x5t3560cjyddn3f0mntkhg0qxnbpb5jlm; ProjectName=ProTransStroke Review</vt:lpwstr>
  </property>
</Properties>
</file>